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BF1A14" w:rsidRDefault="005E1D92" w:rsidP="00BF1A14">
          <w:pPr>
            <w:pStyle w:val="NoSpacing"/>
            <w:rPr>
              <w:sz w:val="2"/>
            </w:rPr>
          </w:pPr>
          <w:r>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1873F7" w:rsidRDefault="00F70899">
          <w:pPr>
            <w:spacing w:before="0" w:after="160" w:line="259" w:lineRule="auto"/>
          </w:pPr>
          <w:r>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68039765" w:rsidR="002E50A8" w:rsidRPr="00BF1A14" w:rsidRDefault="002E50A8"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7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" stroked="f">
                    <v:textbox>
                      <w:txbxContent>
                        <w:p w14:paraId="72AC1C47" w14:textId="68039765" w:rsidR="002E50A8" w:rsidRPr="00BF1A14" w:rsidRDefault="002E50A8"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7 August 2018</w:t>
                          </w:r>
                          <w:r w:rsidRPr="00BF1A14">
                            <w:rPr>
                              <w:sz w:val="28"/>
                              <w:szCs w:val="28"/>
                            </w:rPr>
                            <w:fldChar w:fldCharType="end"/>
                          </w:r>
                          <w:r w:rsidRPr="00BF1A14">
                            <w:rPr>
                              <w:sz w:val="28"/>
                              <w:szCs w:val="28"/>
                            </w:rPr>
                            <w:t>.</w:t>
                          </w:r>
                        </w:p>
                      </w:txbxContent>
                    </v:textbox>
                    <w10:wrap type="square" anchorx="margin"/>
                  </v:shape>
                </w:pict>
              </mc:Fallback>
            </mc:AlternateContent>
          </w:r>
          <w:r>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2E50A8" w:rsidRPr="00F70899" w:rsidRDefault="002E50A8">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2E50A8" w:rsidRPr="00F70899" w:rsidRDefault="002E50A8">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2E50A8" w:rsidRPr="00F70899" w:rsidRDefault="002E50A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2E50A8" w:rsidRPr="00F70899" w:rsidRDefault="002E50A8">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2E50A8" w:rsidRPr="00F70899" w:rsidRDefault="002E50A8">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2E50A8" w:rsidRPr="00F70899" w:rsidRDefault="002E50A8"/>
                      </w:txbxContent>
                    </v:textbox>
                    <w10:wrap anchorx="margin" anchory="margin"/>
                  </v:shape>
                </w:pict>
              </mc:Fallback>
            </mc:AlternateContent>
          </w:r>
          <w:r w:rsidR="00BF1A14">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2E50A8" w:rsidRPr="00F70899" w:rsidRDefault="002E50A8"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2E50A8" w:rsidRPr="00F70899" w:rsidRDefault="002E50A8"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br w:type="page"/>
          </w:r>
          <w:r w:rsidR="00022779">
            <w:lastRenderedPageBreak/>
            <w:t xml:space="preserve"> </w:t>
          </w:r>
        </w:p>
      </w:sdtContent>
    </w:sdt>
    <w:p w14:paraId="6048853C" w14:textId="72A29D7D" w:rsidR="00D84C4E" w:rsidRDefault="003A3AD6" w:rsidP="003A3AD6">
      <w:pPr>
        <w:pStyle w:val="Heading1"/>
      </w:pPr>
      <w:bookmarkStart w:id="0" w:name="_Toc523157321"/>
      <w:r>
        <w:t>Declaration</w:t>
      </w:r>
      <w:bookmarkEnd w:id="0"/>
    </w:p>
    <w:p w14:paraId="6380B6F9" w14:textId="1D53F814" w:rsidR="003C25FE" w:rsidRDefault="003C25FE" w:rsidP="003C25FE">
      <w:r>
        <w:t>We</w:t>
      </w:r>
      <w:r w:rsidR="003F2EFC">
        <w:t>, 101538 and 102008,</w:t>
      </w:r>
      <w:r>
        <w:t xml:space="preserve"> declare that this project has not been submitted in Strathmore University or any other university for the award of a degree in Informatics and Computer Science or any other degree.</w:t>
      </w:r>
    </w:p>
    <w:p w14:paraId="7CC37820" w14:textId="0CD39411" w:rsidR="003C25FE" w:rsidRPr="00621510" w:rsidRDefault="003C25FE" w:rsidP="003C25FE">
      <w:pPr>
        <w:rPr>
          <w:b/>
        </w:rPr>
      </w:pPr>
      <w:r w:rsidRPr="00621510">
        <w:rPr>
          <w:b/>
        </w:rPr>
        <w:t>Student Signature</w:t>
      </w:r>
      <w:r w:rsidR="00621510" w:rsidRPr="00621510">
        <w:rPr>
          <w:b/>
        </w:rPr>
        <w:t>:</w:t>
      </w:r>
    </w:p>
    <w:p w14:paraId="4EEA74B8" w14:textId="4D987375"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06731814" w14:textId="45B6512C" w:rsidR="003C25FE" w:rsidRPr="00621510" w:rsidRDefault="003C25FE" w:rsidP="003C25FE">
      <w:pPr>
        <w:rPr>
          <w:b/>
        </w:rPr>
      </w:pPr>
      <w:r w:rsidRPr="00621510">
        <w:rPr>
          <w:b/>
        </w:rPr>
        <w:t>Student Signature</w:t>
      </w:r>
      <w:r w:rsidR="00621510" w:rsidRPr="00621510">
        <w:rPr>
          <w:b/>
        </w:rPr>
        <w:t>:</w:t>
      </w:r>
    </w:p>
    <w:p w14:paraId="26AF158D" w14:textId="1BCCC621"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5B6AAE57" w14:textId="77777777" w:rsidR="003C25FE" w:rsidRDefault="003C25FE" w:rsidP="003C25FE"/>
    <w:p w14:paraId="73613FB1" w14:textId="186DFC68" w:rsidR="003C25FE" w:rsidRPr="00621510" w:rsidRDefault="003C25FE" w:rsidP="003C25FE">
      <w:pPr>
        <w:rPr>
          <w:b/>
        </w:rPr>
      </w:pPr>
      <w:r w:rsidRPr="00621510">
        <w:rPr>
          <w:b/>
        </w:rPr>
        <w:t>Supervisor Signature</w:t>
      </w:r>
      <w:r w:rsidR="00621510" w:rsidRPr="00621510">
        <w:rPr>
          <w:b/>
        </w:rPr>
        <w:t>:</w:t>
      </w:r>
    </w:p>
    <w:p w14:paraId="560CE43E" w14:textId="23E28C49" w:rsidR="00621510"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452C86E4" w14:textId="583ED3FE" w:rsidR="00621510" w:rsidRDefault="00621510">
      <w:pPr>
        <w:spacing w:before="0" w:after="160" w:line="259" w:lineRule="auto"/>
      </w:pPr>
      <w:r>
        <w:br w:type="page"/>
      </w:r>
    </w:p>
    <w:p w14:paraId="5F437A6C" w14:textId="479D10B7" w:rsidR="003A3AD6" w:rsidRDefault="003A3AD6" w:rsidP="003A3AD6">
      <w:pPr>
        <w:pStyle w:val="Heading1"/>
      </w:pPr>
      <w:bookmarkStart w:id="1" w:name="_Toc523157322"/>
      <w:r>
        <w:lastRenderedPageBreak/>
        <w:t>Abstract</w:t>
      </w:r>
      <w:bookmarkEnd w:id="1"/>
    </w:p>
    <w:p w14:paraId="6F970F6C" w14:textId="7369B5CD" w:rsidR="003C25FE" w:rsidRPr="00927E8E" w:rsidRDefault="003C25FE" w:rsidP="008B3F75">
      <w:pPr>
        <w:pStyle w:val="Heading2"/>
      </w:pPr>
      <w:bookmarkStart w:id="2" w:name="_Toc523157323"/>
      <w:r w:rsidRPr="00927E8E">
        <w:t>Background</w:t>
      </w:r>
      <w:bookmarkEnd w:id="2"/>
    </w:p>
    <w:p w14:paraId="39707328" w14:textId="4C55320C" w:rsidR="003C25FE" w:rsidRPr="00927E8E" w:rsidRDefault="003C25FE" w:rsidP="008B3F75">
      <w:pPr>
        <w:pStyle w:val="Heading2"/>
      </w:pPr>
      <w:bookmarkStart w:id="3" w:name="_Toc523157324"/>
      <w:r w:rsidRPr="00927E8E">
        <w:t>Problem Statement</w:t>
      </w:r>
      <w:bookmarkEnd w:id="3"/>
    </w:p>
    <w:p w14:paraId="7B6DC1BC" w14:textId="6083AF86" w:rsidR="003C25FE" w:rsidRPr="00927E8E" w:rsidRDefault="003C25FE" w:rsidP="008B3F75">
      <w:pPr>
        <w:pStyle w:val="Heading2"/>
      </w:pPr>
      <w:bookmarkStart w:id="4" w:name="_Toc523157325"/>
      <w:r w:rsidRPr="00927E8E">
        <w:t>Proposed Solution</w:t>
      </w:r>
      <w:bookmarkEnd w:id="4"/>
    </w:p>
    <w:p w14:paraId="56F10AA6" w14:textId="1856FA50" w:rsidR="00E23E6F" w:rsidRDefault="003C25FE" w:rsidP="008B3F75">
      <w:pPr>
        <w:pStyle w:val="Heading2"/>
      </w:pPr>
      <w:bookmarkStart w:id="5" w:name="_Toc523157326"/>
      <w:r w:rsidRPr="00927E8E">
        <w:t>Methodology</w:t>
      </w:r>
      <w:bookmarkEnd w:id="5"/>
    </w:p>
    <w:p w14:paraId="3CC6BA23" w14:textId="75996C9B" w:rsidR="00E23E6F" w:rsidRDefault="00E23E6F">
      <w:pPr>
        <w:spacing w:before="0" w:after="160" w:line="259" w:lineRule="auto"/>
        <w:jc w:val="left"/>
        <w:rPr>
          <w:b/>
          <w:color w:val="2F5496" w:themeColor="accent1" w:themeShade="BF"/>
          <w:sz w:val="28"/>
          <w:szCs w:val="28"/>
        </w:rPr>
      </w:pPr>
      <w:r>
        <w:rPr>
          <w:b/>
          <w:color w:val="2F5496" w:themeColor="accent1" w:themeShade="BF"/>
          <w:sz w:val="28"/>
          <w:szCs w:val="28"/>
        </w:rPr>
        <w:br w:type="page"/>
      </w:r>
    </w:p>
    <w:p w14:paraId="2DFBB074" w14:textId="40D06FC4" w:rsidR="003A3AD6" w:rsidRDefault="003A3AD6" w:rsidP="003A3AD6">
      <w:pPr>
        <w:pStyle w:val="Heading1"/>
      </w:pPr>
      <w:bookmarkStart w:id="6" w:name="_Toc523157327"/>
      <w:r>
        <w:lastRenderedPageBreak/>
        <w:t>Table of Contents</w:t>
      </w:r>
      <w:bookmarkEnd w:id="6"/>
    </w:p>
    <w:sdt>
      <w:sdtPr>
        <w:rPr>
          <w:rFonts w:ascii="Times New Roman" w:eastAsiaTheme="minorHAnsi" w:hAnsi="Times New Roman" w:cstheme="minorBidi"/>
          <w:sz w:val="24"/>
          <w:szCs w:val="22"/>
          <w:lang w:val="en-GB"/>
        </w:rPr>
        <w:id w:val="522369916"/>
        <w:docPartObj>
          <w:docPartGallery w:val="Table of Contents"/>
          <w:docPartUnique/>
        </w:docPartObj>
      </w:sdtPr>
      <w:sdtEndPr>
        <w:rPr>
          <w:b/>
          <w:bCs/>
          <w:noProof/>
        </w:rPr>
      </w:sdtEndPr>
      <w:sdtContent>
        <w:p w14:paraId="2424B512" w14:textId="4A0566A0" w:rsidR="00C55CA0" w:rsidRDefault="00C55CA0">
          <w:pPr>
            <w:pStyle w:val="TOCHeading"/>
          </w:pPr>
        </w:p>
        <w:p w14:paraId="5C75102F" w14:textId="110ECC9A" w:rsidR="00824E9C" w:rsidRDefault="00C55CA0">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bookmarkStart w:id="7" w:name="_GoBack"/>
          <w:bookmarkEnd w:id="7"/>
          <w:r w:rsidR="00824E9C" w:rsidRPr="006A017F">
            <w:rPr>
              <w:rStyle w:val="Hyperlink"/>
              <w:noProof/>
            </w:rPr>
            <w:fldChar w:fldCharType="begin"/>
          </w:r>
          <w:r w:rsidR="00824E9C" w:rsidRPr="006A017F">
            <w:rPr>
              <w:rStyle w:val="Hyperlink"/>
              <w:noProof/>
            </w:rPr>
            <w:instrText xml:space="preserve"> </w:instrText>
          </w:r>
          <w:r w:rsidR="00824E9C">
            <w:rPr>
              <w:noProof/>
            </w:rPr>
            <w:instrText>HYPERLINK \l "_Toc523157321"</w:instrText>
          </w:r>
          <w:r w:rsidR="00824E9C" w:rsidRPr="006A017F">
            <w:rPr>
              <w:rStyle w:val="Hyperlink"/>
              <w:noProof/>
            </w:rPr>
            <w:instrText xml:space="preserve"> </w:instrText>
          </w:r>
          <w:r w:rsidR="00824E9C" w:rsidRPr="006A017F">
            <w:rPr>
              <w:rStyle w:val="Hyperlink"/>
              <w:noProof/>
            </w:rPr>
          </w:r>
          <w:r w:rsidR="00824E9C" w:rsidRPr="006A017F">
            <w:rPr>
              <w:rStyle w:val="Hyperlink"/>
              <w:noProof/>
            </w:rPr>
            <w:fldChar w:fldCharType="separate"/>
          </w:r>
          <w:r w:rsidR="00824E9C" w:rsidRPr="006A017F">
            <w:rPr>
              <w:rStyle w:val="Hyperlink"/>
              <w:noProof/>
            </w:rPr>
            <w:t>Declaration</w:t>
          </w:r>
          <w:r w:rsidR="00824E9C">
            <w:rPr>
              <w:noProof/>
              <w:webHidden/>
            </w:rPr>
            <w:tab/>
          </w:r>
          <w:r w:rsidR="00824E9C">
            <w:rPr>
              <w:noProof/>
              <w:webHidden/>
            </w:rPr>
            <w:fldChar w:fldCharType="begin"/>
          </w:r>
          <w:r w:rsidR="00824E9C">
            <w:rPr>
              <w:noProof/>
              <w:webHidden/>
            </w:rPr>
            <w:instrText xml:space="preserve"> PAGEREF _Toc523157321 \h </w:instrText>
          </w:r>
          <w:r w:rsidR="00824E9C">
            <w:rPr>
              <w:noProof/>
              <w:webHidden/>
            </w:rPr>
          </w:r>
          <w:r w:rsidR="00824E9C">
            <w:rPr>
              <w:noProof/>
              <w:webHidden/>
            </w:rPr>
            <w:fldChar w:fldCharType="separate"/>
          </w:r>
          <w:r w:rsidR="00824E9C">
            <w:rPr>
              <w:noProof/>
              <w:webHidden/>
            </w:rPr>
            <w:t>ii</w:t>
          </w:r>
          <w:r w:rsidR="00824E9C">
            <w:rPr>
              <w:noProof/>
              <w:webHidden/>
            </w:rPr>
            <w:fldChar w:fldCharType="end"/>
          </w:r>
          <w:r w:rsidR="00824E9C" w:rsidRPr="006A017F">
            <w:rPr>
              <w:rStyle w:val="Hyperlink"/>
              <w:noProof/>
            </w:rPr>
            <w:fldChar w:fldCharType="end"/>
          </w:r>
        </w:p>
        <w:p w14:paraId="11FAD4C3" w14:textId="672696B3" w:rsidR="00824E9C" w:rsidRDefault="00824E9C">
          <w:pPr>
            <w:pStyle w:val="TOC1"/>
            <w:tabs>
              <w:tab w:val="right" w:leader="dot" w:pos="9016"/>
            </w:tabs>
            <w:rPr>
              <w:rFonts w:asciiTheme="minorHAnsi" w:eastAsiaTheme="minorEastAsia" w:hAnsiTheme="minorHAnsi"/>
              <w:noProof/>
              <w:sz w:val="22"/>
              <w:lang w:eastAsia="en-GB"/>
            </w:rPr>
          </w:pPr>
          <w:hyperlink w:anchor="_Toc523157322" w:history="1">
            <w:r w:rsidRPr="006A017F">
              <w:rPr>
                <w:rStyle w:val="Hyperlink"/>
                <w:noProof/>
              </w:rPr>
              <w:t>Abstract</w:t>
            </w:r>
            <w:r>
              <w:rPr>
                <w:noProof/>
                <w:webHidden/>
              </w:rPr>
              <w:tab/>
            </w:r>
            <w:r>
              <w:rPr>
                <w:noProof/>
                <w:webHidden/>
              </w:rPr>
              <w:fldChar w:fldCharType="begin"/>
            </w:r>
            <w:r>
              <w:rPr>
                <w:noProof/>
                <w:webHidden/>
              </w:rPr>
              <w:instrText xml:space="preserve"> PAGEREF _Toc523157322 \h </w:instrText>
            </w:r>
            <w:r>
              <w:rPr>
                <w:noProof/>
                <w:webHidden/>
              </w:rPr>
            </w:r>
            <w:r>
              <w:rPr>
                <w:noProof/>
                <w:webHidden/>
              </w:rPr>
              <w:fldChar w:fldCharType="separate"/>
            </w:r>
            <w:r>
              <w:rPr>
                <w:noProof/>
                <w:webHidden/>
              </w:rPr>
              <w:t>iii</w:t>
            </w:r>
            <w:r>
              <w:rPr>
                <w:noProof/>
                <w:webHidden/>
              </w:rPr>
              <w:fldChar w:fldCharType="end"/>
            </w:r>
          </w:hyperlink>
        </w:p>
        <w:p w14:paraId="5EC0EFB7" w14:textId="4D973B79" w:rsidR="00824E9C" w:rsidRDefault="00824E9C">
          <w:pPr>
            <w:pStyle w:val="TOC2"/>
            <w:tabs>
              <w:tab w:val="right" w:leader="dot" w:pos="9016"/>
            </w:tabs>
            <w:rPr>
              <w:rFonts w:asciiTheme="minorHAnsi" w:eastAsiaTheme="minorEastAsia" w:hAnsiTheme="minorHAnsi"/>
              <w:noProof/>
              <w:sz w:val="22"/>
              <w:lang w:eastAsia="en-GB"/>
            </w:rPr>
          </w:pPr>
          <w:hyperlink w:anchor="_Toc523157323" w:history="1">
            <w:r w:rsidRPr="006A017F">
              <w:rPr>
                <w:rStyle w:val="Hyperlink"/>
                <w:noProof/>
              </w:rPr>
              <w:t>Background</w:t>
            </w:r>
            <w:r>
              <w:rPr>
                <w:noProof/>
                <w:webHidden/>
              </w:rPr>
              <w:tab/>
            </w:r>
            <w:r>
              <w:rPr>
                <w:noProof/>
                <w:webHidden/>
              </w:rPr>
              <w:fldChar w:fldCharType="begin"/>
            </w:r>
            <w:r>
              <w:rPr>
                <w:noProof/>
                <w:webHidden/>
              </w:rPr>
              <w:instrText xml:space="preserve"> PAGEREF _Toc523157323 \h </w:instrText>
            </w:r>
            <w:r>
              <w:rPr>
                <w:noProof/>
                <w:webHidden/>
              </w:rPr>
            </w:r>
            <w:r>
              <w:rPr>
                <w:noProof/>
                <w:webHidden/>
              </w:rPr>
              <w:fldChar w:fldCharType="separate"/>
            </w:r>
            <w:r>
              <w:rPr>
                <w:noProof/>
                <w:webHidden/>
              </w:rPr>
              <w:t>iii</w:t>
            </w:r>
            <w:r>
              <w:rPr>
                <w:noProof/>
                <w:webHidden/>
              </w:rPr>
              <w:fldChar w:fldCharType="end"/>
            </w:r>
          </w:hyperlink>
        </w:p>
        <w:p w14:paraId="2AB92622" w14:textId="16905A6A" w:rsidR="00824E9C" w:rsidRDefault="00824E9C">
          <w:pPr>
            <w:pStyle w:val="TOC2"/>
            <w:tabs>
              <w:tab w:val="right" w:leader="dot" w:pos="9016"/>
            </w:tabs>
            <w:rPr>
              <w:rFonts w:asciiTheme="minorHAnsi" w:eastAsiaTheme="minorEastAsia" w:hAnsiTheme="minorHAnsi"/>
              <w:noProof/>
              <w:sz w:val="22"/>
              <w:lang w:eastAsia="en-GB"/>
            </w:rPr>
          </w:pPr>
          <w:hyperlink w:anchor="_Toc523157324" w:history="1">
            <w:r w:rsidRPr="006A017F">
              <w:rPr>
                <w:rStyle w:val="Hyperlink"/>
                <w:noProof/>
              </w:rPr>
              <w:t>Problem Statement</w:t>
            </w:r>
            <w:r>
              <w:rPr>
                <w:noProof/>
                <w:webHidden/>
              </w:rPr>
              <w:tab/>
            </w:r>
            <w:r>
              <w:rPr>
                <w:noProof/>
                <w:webHidden/>
              </w:rPr>
              <w:fldChar w:fldCharType="begin"/>
            </w:r>
            <w:r>
              <w:rPr>
                <w:noProof/>
                <w:webHidden/>
              </w:rPr>
              <w:instrText xml:space="preserve"> PAGEREF _Toc523157324 \h </w:instrText>
            </w:r>
            <w:r>
              <w:rPr>
                <w:noProof/>
                <w:webHidden/>
              </w:rPr>
            </w:r>
            <w:r>
              <w:rPr>
                <w:noProof/>
                <w:webHidden/>
              </w:rPr>
              <w:fldChar w:fldCharType="separate"/>
            </w:r>
            <w:r>
              <w:rPr>
                <w:noProof/>
                <w:webHidden/>
              </w:rPr>
              <w:t>iii</w:t>
            </w:r>
            <w:r>
              <w:rPr>
                <w:noProof/>
                <w:webHidden/>
              </w:rPr>
              <w:fldChar w:fldCharType="end"/>
            </w:r>
          </w:hyperlink>
        </w:p>
        <w:p w14:paraId="1BF8BA59" w14:textId="4D32A04F" w:rsidR="00824E9C" w:rsidRDefault="00824E9C">
          <w:pPr>
            <w:pStyle w:val="TOC2"/>
            <w:tabs>
              <w:tab w:val="right" w:leader="dot" w:pos="9016"/>
            </w:tabs>
            <w:rPr>
              <w:rFonts w:asciiTheme="minorHAnsi" w:eastAsiaTheme="minorEastAsia" w:hAnsiTheme="minorHAnsi"/>
              <w:noProof/>
              <w:sz w:val="22"/>
              <w:lang w:eastAsia="en-GB"/>
            </w:rPr>
          </w:pPr>
          <w:hyperlink w:anchor="_Toc523157325" w:history="1">
            <w:r w:rsidRPr="006A017F">
              <w:rPr>
                <w:rStyle w:val="Hyperlink"/>
                <w:noProof/>
              </w:rPr>
              <w:t>Proposed Solution</w:t>
            </w:r>
            <w:r>
              <w:rPr>
                <w:noProof/>
                <w:webHidden/>
              </w:rPr>
              <w:tab/>
            </w:r>
            <w:r>
              <w:rPr>
                <w:noProof/>
                <w:webHidden/>
              </w:rPr>
              <w:fldChar w:fldCharType="begin"/>
            </w:r>
            <w:r>
              <w:rPr>
                <w:noProof/>
                <w:webHidden/>
              </w:rPr>
              <w:instrText xml:space="preserve"> PAGEREF _Toc523157325 \h </w:instrText>
            </w:r>
            <w:r>
              <w:rPr>
                <w:noProof/>
                <w:webHidden/>
              </w:rPr>
            </w:r>
            <w:r>
              <w:rPr>
                <w:noProof/>
                <w:webHidden/>
              </w:rPr>
              <w:fldChar w:fldCharType="separate"/>
            </w:r>
            <w:r>
              <w:rPr>
                <w:noProof/>
                <w:webHidden/>
              </w:rPr>
              <w:t>iii</w:t>
            </w:r>
            <w:r>
              <w:rPr>
                <w:noProof/>
                <w:webHidden/>
              </w:rPr>
              <w:fldChar w:fldCharType="end"/>
            </w:r>
          </w:hyperlink>
        </w:p>
        <w:p w14:paraId="3011B390" w14:textId="54D95FF0" w:rsidR="00824E9C" w:rsidRDefault="00824E9C">
          <w:pPr>
            <w:pStyle w:val="TOC2"/>
            <w:tabs>
              <w:tab w:val="right" w:leader="dot" w:pos="9016"/>
            </w:tabs>
            <w:rPr>
              <w:rFonts w:asciiTheme="minorHAnsi" w:eastAsiaTheme="minorEastAsia" w:hAnsiTheme="minorHAnsi"/>
              <w:noProof/>
              <w:sz w:val="22"/>
              <w:lang w:eastAsia="en-GB"/>
            </w:rPr>
          </w:pPr>
          <w:hyperlink w:anchor="_Toc523157326" w:history="1">
            <w:r w:rsidRPr="006A017F">
              <w:rPr>
                <w:rStyle w:val="Hyperlink"/>
                <w:noProof/>
              </w:rPr>
              <w:t>Methodology</w:t>
            </w:r>
            <w:r>
              <w:rPr>
                <w:noProof/>
                <w:webHidden/>
              </w:rPr>
              <w:tab/>
            </w:r>
            <w:r>
              <w:rPr>
                <w:noProof/>
                <w:webHidden/>
              </w:rPr>
              <w:fldChar w:fldCharType="begin"/>
            </w:r>
            <w:r>
              <w:rPr>
                <w:noProof/>
                <w:webHidden/>
              </w:rPr>
              <w:instrText xml:space="preserve"> PAGEREF _Toc523157326 \h </w:instrText>
            </w:r>
            <w:r>
              <w:rPr>
                <w:noProof/>
                <w:webHidden/>
              </w:rPr>
            </w:r>
            <w:r>
              <w:rPr>
                <w:noProof/>
                <w:webHidden/>
              </w:rPr>
              <w:fldChar w:fldCharType="separate"/>
            </w:r>
            <w:r>
              <w:rPr>
                <w:noProof/>
                <w:webHidden/>
              </w:rPr>
              <w:t>iii</w:t>
            </w:r>
            <w:r>
              <w:rPr>
                <w:noProof/>
                <w:webHidden/>
              </w:rPr>
              <w:fldChar w:fldCharType="end"/>
            </w:r>
          </w:hyperlink>
        </w:p>
        <w:p w14:paraId="32225CE0" w14:textId="32C2C69D" w:rsidR="00824E9C" w:rsidRDefault="00824E9C">
          <w:pPr>
            <w:pStyle w:val="TOC1"/>
            <w:tabs>
              <w:tab w:val="right" w:leader="dot" w:pos="9016"/>
            </w:tabs>
            <w:rPr>
              <w:rFonts w:asciiTheme="minorHAnsi" w:eastAsiaTheme="minorEastAsia" w:hAnsiTheme="minorHAnsi"/>
              <w:noProof/>
              <w:sz w:val="22"/>
              <w:lang w:eastAsia="en-GB"/>
            </w:rPr>
          </w:pPr>
          <w:hyperlink w:anchor="_Toc523157327" w:history="1">
            <w:r w:rsidRPr="006A017F">
              <w:rPr>
                <w:rStyle w:val="Hyperlink"/>
                <w:noProof/>
              </w:rPr>
              <w:t>Table of Contents</w:t>
            </w:r>
            <w:r>
              <w:rPr>
                <w:noProof/>
                <w:webHidden/>
              </w:rPr>
              <w:tab/>
            </w:r>
            <w:r>
              <w:rPr>
                <w:noProof/>
                <w:webHidden/>
              </w:rPr>
              <w:fldChar w:fldCharType="begin"/>
            </w:r>
            <w:r>
              <w:rPr>
                <w:noProof/>
                <w:webHidden/>
              </w:rPr>
              <w:instrText xml:space="preserve"> PAGEREF _Toc523157327 \h </w:instrText>
            </w:r>
            <w:r>
              <w:rPr>
                <w:noProof/>
                <w:webHidden/>
              </w:rPr>
            </w:r>
            <w:r>
              <w:rPr>
                <w:noProof/>
                <w:webHidden/>
              </w:rPr>
              <w:fldChar w:fldCharType="separate"/>
            </w:r>
            <w:r>
              <w:rPr>
                <w:noProof/>
                <w:webHidden/>
              </w:rPr>
              <w:t>iv</w:t>
            </w:r>
            <w:r>
              <w:rPr>
                <w:noProof/>
                <w:webHidden/>
              </w:rPr>
              <w:fldChar w:fldCharType="end"/>
            </w:r>
          </w:hyperlink>
        </w:p>
        <w:p w14:paraId="6B51D4BD" w14:textId="5CBD00A4" w:rsidR="00824E9C" w:rsidRDefault="00824E9C">
          <w:pPr>
            <w:pStyle w:val="TOC1"/>
            <w:tabs>
              <w:tab w:val="right" w:leader="dot" w:pos="9016"/>
            </w:tabs>
            <w:rPr>
              <w:rFonts w:asciiTheme="minorHAnsi" w:eastAsiaTheme="minorEastAsia" w:hAnsiTheme="minorHAnsi"/>
              <w:noProof/>
              <w:sz w:val="22"/>
              <w:lang w:eastAsia="en-GB"/>
            </w:rPr>
          </w:pPr>
          <w:hyperlink w:anchor="_Toc523157328" w:history="1">
            <w:r w:rsidRPr="006A017F">
              <w:rPr>
                <w:rStyle w:val="Hyperlink"/>
                <w:noProof/>
              </w:rPr>
              <w:t>List of Figures</w:t>
            </w:r>
            <w:r>
              <w:rPr>
                <w:noProof/>
                <w:webHidden/>
              </w:rPr>
              <w:tab/>
            </w:r>
            <w:r>
              <w:rPr>
                <w:noProof/>
                <w:webHidden/>
              </w:rPr>
              <w:fldChar w:fldCharType="begin"/>
            </w:r>
            <w:r>
              <w:rPr>
                <w:noProof/>
                <w:webHidden/>
              </w:rPr>
              <w:instrText xml:space="preserve"> PAGEREF _Toc523157328 \h </w:instrText>
            </w:r>
            <w:r>
              <w:rPr>
                <w:noProof/>
                <w:webHidden/>
              </w:rPr>
            </w:r>
            <w:r>
              <w:rPr>
                <w:noProof/>
                <w:webHidden/>
              </w:rPr>
              <w:fldChar w:fldCharType="separate"/>
            </w:r>
            <w:r>
              <w:rPr>
                <w:noProof/>
                <w:webHidden/>
              </w:rPr>
              <w:t>vii</w:t>
            </w:r>
            <w:r>
              <w:rPr>
                <w:noProof/>
                <w:webHidden/>
              </w:rPr>
              <w:fldChar w:fldCharType="end"/>
            </w:r>
          </w:hyperlink>
        </w:p>
        <w:p w14:paraId="3D5B4EEC" w14:textId="6840E0A9" w:rsidR="00824E9C" w:rsidRDefault="00824E9C">
          <w:pPr>
            <w:pStyle w:val="TOC1"/>
            <w:tabs>
              <w:tab w:val="right" w:leader="dot" w:pos="9016"/>
            </w:tabs>
            <w:rPr>
              <w:rFonts w:asciiTheme="minorHAnsi" w:eastAsiaTheme="minorEastAsia" w:hAnsiTheme="minorHAnsi"/>
              <w:noProof/>
              <w:sz w:val="22"/>
              <w:lang w:eastAsia="en-GB"/>
            </w:rPr>
          </w:pPr>
          <w:hyperlink w:anchor="_Toc523157329" w:history="1">
            <w:r w:rsidRPr="006A017F">
              <w:rPr>
                <w:rStyle w:val="Hyperlink"/>
                <w:noProof/>
              </w:rPr>
              <w:t>List of Tables</w:t>
            </w:r>
            <w:r>
              <w:rPr>
                <w:noProof/>
                <w:webHidden/>
              </w:rPr>
              <w:tab/>
            </w:r>
            <w:r>
              <w:rPr>
                <w:noProof/>
                <w:webHidden/>
              </w:rPr>
              <w:fldChar w:fldCharType="begin"/>
            </w:r>
            <w:r>
              <w:rPr>
                <w:noProof/>
                <w:webHidden/>
              </w:rPr>
              <w:instrText xml:space="preserve"> PAGEREF _Toc523157329 \h </w:instrText>
            </w:r>
            <w:r>
              <w:rPr>
                <w:noProof/>
                <w:webHidden/>
              </w:rPr>
            </w:r>
            <w:r>
              <w:rPr>
                <w:noProof/>
                <w:webHidden/>
              </w:rPr>
              <w:fldChar w:fldCharType="separate"/>
            </w:r>
            <w:r>
              <w:rPr>
                <w:noProof/>
                <w:webHidden/>
              </w:rPr>
              <w:t>viii</w:t>
            </w:r>
            <w:r>
              <w:rPr>
                <w:noProof/>
                <w:webHidden/>
              </w:rPr>
              <w:fldChar w:fldCharType="end"/>
            </w:r>
          </w:hyperlink>
        </w:p>
        <w:p w14:paraId="72EF7BBD" w14:textId="393E2362" w:rsidR="00824E9C" w:rsidRDefault="00824E9C">
          <w:pPr>
            <w:pStyle w:val="TOC1"/>
            <w:tabs>
              <w:tab w:val="right" w:leader="dot" w:pos="9016"/>
            </w:tabs>
            <w:rPr>
              <w:rFonts w:asciiTheme="minorHAnsi" w:eastAsiaTheme="minorEastAsia" w:hAnsiTheme="minorHAnsi"/>
              <w:noProof/>
              <w:sz w:val="22"/>
              <w:lang w:eastAsia="en-GB"/>
            </w:rPr>
          </w:pPr>
          <w:hyperlink w:anchor="_Toc523157330" w:history="1">
            <w:r w:rsidRPr="006A017F">
              <w:rPr>
                <w:rStyle w:val="Hyperlink"/>
                <w:noProof/>
              </w:rPr>
              <w:t>Chapter 1: Introduction</w:t>
            </w:r>
            <w:r>
              <w:rPr>
                <w:noProof/>
                <w:webHidden/>
              </w:rPr>
              <w:tab/>
            </w:r>
            <w:r>
              <w:rPr>
                <w:noProof/>
                <w:webHidden/>
              </w:rPr>
              <w:fldChar w:fldCharType="begin"/>
            </w:r>
            <w:r>
              <w:rPr>
                <w:noProof/>
                <w:webHidden/>
              </w:rPr>
              <w:instrText xml:space="preserve"> PAGEREF _Toc523157330 \h </w:instrText>
            </w:r>
            <w:r>
              <w:rPr>
                <w:noProof/>
                <w:webHidden/>
              </w:rPr>
            </w:r>
            <w:r>
              <w:rPr>
                <w:noProof/>
                <w:webHidden/>
              </w:rPr>
              <w:fldChar w:fldCharType="separate"/>
            </w:r>
            <w:r>
              <w:rPr>
                <w:noProof/>
                <w:webHidden/>
              </w:rPr>
              <w:t>1</w:t>
            </w:r>
            <w:r>
              <w:rPr>
                <w:noProof/>
                <w:webHidden/>
              </w:rPr>
              <w:fldChar w:fldCharType="end"/>
            </w:r>
          </w:hyperlink>
        </w:p>
        <w:p w14:paraId="686AF0DA" w14:textId="32018999" w:rsidR="00824E9C" w:rsidRDefault="00824E9C">
          <w:pPr>
            <w:pStyle w:val="TOC2"/>
            <w:tabs>
              <w:tab w:val="right" w:leader="dot" w:pos="9016"/>
            </w:tabs>
            <w:rPr>
              <w:rFonts w:asciiTheme="minorHAnsi" w:eastAsiaTheme="minorEastAsia" w:hAnsiTheme="minorHAnsi"/>
              <w:noProof/>
              <w:sz w:val="22"/>
              <w:lang w:eastAsia="en-GB"/>
            </w:rPr>
          </w:pPr>
          <w:hyperlink w:anchor="_Toc523157331" w:history="1">
            <w:r w:rsidRPr="006A017F">
              <w:rPr>
                <w:rStyle w:val="Hyperlink"/>
                <w:noProof/>
              </w:rPr>
              <w:t>1.1 Background</w:t>
            </w:r>
            <w:r>
              <w:rPr>
                <w:noProof/>
                <w:webHidden/>
              </w:rPr>
              <w:tab/>
            </w:r>
            <w:r>
              <w:rPr>
                <w:noProof/>
                <w:webHidden/>
              </w:rPr>
              <w:fldChar w:fldCharType="begin"/>
            </w:r>
            <w:r>
              <w:rPr>
                <w:noProof/>
                <w:webHidden/>
              </w:rPr>
              <w:instrText xml:space="preserve"> PAGEREF _Toc523157331 \h </w:instrText>
            </w:r>
            <w:r>
              <w:rPr>
                <w:noProof/>
                <w:webHidden/>
              </w:rPr>
            </w:r>
            <w:r>
              <w:rPr>
                <w:noProof/>
                <w:webHidden/>
              </w:rPr>
              <w:fldChar w:fldCharType="separate"/>
            </w:r>
            <w:r>
              <w:rPr>
                <w:noProof/>
                <w:webHidden/>
              </w:rPr>
              <w:t>1</w:t>
            </w:r>
            <w:r>
              <w:rPr>
                <w:noProof/>
                <w:webHidden/>
              </w:rPr>
              <w:fldChar w:fldCharType="end"/>
            </w:r>
          </w:hyperlink>
        </w:p>
        <w:p w14:paraId="69A6CA50" w14:textId="394DF809" w:rsidR="00824E9C" w:rsidRDefault="00824E9C">
          <w:pPr>
            <w:pStyle w:val="TOC2"/>
            <w:tabs>
              <w:tab w:val="right" w:leader="dot" w:pos="9016"/>
            </w:tabs>
            <w:rPr>
              <w:rFonts w:asciiTheme="minorHAnsi" w:eastAsiaTheme="minorEastAsia" w:hAnsiTheme="minorHAnsi"/>
              <w:noProof/>
              <w:sz w:val="22"/>
              <w:lang w:eastAsia="en-GB"/>
            </w:rPr>
          </w:pPr>
          <w:hyperlink w:anchor="_Toc523157332" w:history="1">
            <w:r w:rsidRPr="006A017F">
              <w:rPr>
                <w:rStyle w:val="Hyperlink"/>
                <w:noProof/>
              </w:rPr>
              <w:t>1.2 Problem Statement</w:t>
            </w:r>
            <w:r>
              <w:rPr>
                <w:noProof/>
                <w:webHidden/>
              </w:rPr>
              <w:tab/>
            </w:r>
            <w:r>
              <w:rPr>
                <w:noProof/>
                <w:webHidden/>
              </w:rPr>
              <w:fldChar w:fldCharType="begin"/>
            </w:r>
            <w:r>
              <w:rPr>
                <w:noProof/>
                <w:webHidden/>
              </w:rPr>
              <w:instrText xml:space="preserve"> PAGEREF _Toc523157332 \h </w:instrText>
            </w:r>
            <w:r>
              <w:rPr>
                <w:noProof/>
                <w:webHidden/>
              </w:rPr>
            </w:r>
            <w:r>
              <w:rPr>
                <w:noProof/>
                <w:webHidden/>
              </w:rPr>
              <w:fldChar w:fldCharType="separate"/>
            </w:r>
            <w:r>
              <w:rPr>
                <w:noProof/>
                <w:webHidden/>
              </w:rPr>
              <w:t>2</w:t>
            </w:r>
            <w:r>
              <w:rPr>
                <w:noProof/>
                <w:webHidden/>
              </w:rPr>
              <w:fldChar w:fldCharType="end"/>
            </w:r>
          </w:hyperlink>
        </w:p>
        <w:p w14:paraId="3EAC4737" w14:textId="348EC05D" w:rsidR="00824E9C" w:rsidRDefault="00824E9C">
          <w:pPr>
            <w:pStyle w:val="TOC2"/>
            <w:tabs>
              <w:tab w:val="right" w:leader="dot" w:pos="9016"/>
            </w:tabs>
            <w:rPr>
              <w:rFonts w:asciiTheme="minorHAnsi" w:eastAsiaTheme="minorEastAsia" w:hAnsiTheme="minorHAnsi"/>
              <w:noProof/>
              <w:sz w:val="22"/>
              <w:lang w:eastAsia="en-GB"/>
            </w:rPr>
          </w:pPr>
          <w:hyperlink w:anchor="_Toc523157333" w:history="1">
            <w:r w:rsidRPr="006A017F">
              <w:rPr>
                <w:rStyle w:val="Hyperlink"/>
                <w:noProof/>
              </w:rPr>
              <w:t>1.3 Aim</w:t>
            </w:r>
            <w:r>
              <w:rPr>
                <w:noProof/>
                <w:webHidden/>
              </w:rPr>
              <w:tab/>
            </w:r>
            <w:r>
              <w:rPr>
                <w:noProof/>
                <w:webHidden/>
              </w:rPr>
              <w:fldChar w:fldCharType="begin"/>
            </w:r>
            <w:r>
              <w:rPr>
                <w:noProof/>
                <w:webHidden/>
              </w:rPr>
              <w:instrText xml:space="preserve"> PAGEREF _Toc523157333 \h </w:instrText>
            </w:r>
            <w:r>
              <w:rPr>
                <w:noProof/>
                <w:webHidden/>
              </w:rPr>
            </w:r>
            <w:r>
              <w:rPr>
                <w:noProof/>
                <w:webHidden/>
              </w:rPr>
              <w:fldChar w:fldCharType="separate"/>
            </w:r>
            <w:r>
              <w:rPr>
                <w:noProof/>
                <w:webHidden/>
              </w:rPr>
              <w:t>3</w:t>
            </w:r>
            <w:r>
              <w:rPr>
                <w:noProof/>
                <w:webHidden/>
              </w:rPr>
              <w:fldChar w:fldCharType="end"/>
            </w:r>
          </w:hyperlink>
        </w:p>
        <w:p w14:paraId="7234CEE3" w14:textId="045569D8" w:rsidR="00824E9C" w:rsidRDefault="00824E9C">
          <w:pPr>
            <w:pStyle w:val="TOC3"/>
            <w:tabs>
              <w:tab w:val="right" w:leader="dot" w:pos="9016"/>
            </w:tabs>
            <w:rPr>
              <w:rFonts w:asciiTheme="minorHAnsi" w:eastAsiaTheme="minorEastAsia" w:hAnsiTheme="minorHAnsi"/>
              <w:noProof/>
              <w:sz w:val="22"/>
              <w:lang w:eastAsia="en-GB"/>
            </w:rPr>
          </w:pPr>
          <w:hyperlink w:anchor="_Toc523157334" w:history="1">
            <w:r w:rsidRPr="006A017F">
              <w:rPr>
                <w:rStyle w:val="Hyperlink"/>
                <w:noProof/>
              </w:rPr>
              <w:t>1.3.1 Specific Objectives</w:t>
            </w:r>
            <w:r>
              <w:rPr>
                <w:noProof/>
                <w:webHidden/>
              </w:rPr>
              <w:tab/>
            </w:r>
            <w:r>
              <w:rPr>
                <w:noProof/>
                <w:webHidden/>
              </w:rPr>
              <w:fldChar w:fldCharType="begin"/>
            </w:r>
            <w:r>
              <w:rPr>
                <w:noProof/>
                <w:webHidden/>
              </w:rPr>
              <w:instrText xml:space="preserve"> PAGEREF _Toc523157334 \h </w:instrText>
            </w:r>
            <w:r>
              <w:rPr>
                <w:noProof/>
                <w:webHidden/>
              </w:rPr>
            </w:r>
            <w:r>
              <w:rPr>
                <w:noProof/>
                <w:webHidden/>
              </w:rPr>
              <w:fldChar w:fldCharType="separate"/>
            </w:r>
            <w:r>
              <w:rPr>
                <w:noProof/>
                <w:webHidden/>
              </w:rPr>
              <w:t>3</w:t>
            </w:r>
            <w:r>
              <w:rPr>
                <w:noProof/>
                <w:webHidden/>
              </w:rPr>
              <w:fldChar w:fldCharType="end"/>
            </w:r>
          </w:hyperlink>
        </w:p>
        <w:p w14:paraId="6EF1C65C" w14:textId="5F29403F" w:rsidR="00824E9C" w:rsidRDefault="00824E9C">
          <w:pPr>
            <w:pStyle w:val="TOC3"/>
            <w:tabs>
              <w:tab w:val="right" w:leader="dot" w:pos="9016"/>
            </w:tabs>
            <w:rPr>
              <w:rFonts w:asciiTheme="minorHAnsi" w:eastAsiaTheme="minorEastAsia" w:hAnsiTheme="minorHAnsi"/>
              <w:noProof/>
              <w:sz w:val="22"/>
              <w:lang w:eastAsia="en-GB"/>
            </w:rPr>
          </w:pPr>
          <w:hyperlink w:anchor="_Toc523157335" w:history="1">
            <w:r w:rsidRPr="006A017F">
              <w:rPr>
                <w:rStyle w:val="Hyperlink"/>
                <w:noProof/>
              </w:rPr>
              <w:t>1.3.2 Research Questions</w:t>
            </w:r>
            <w:r>
              <w:rPr>
                <w:noProof/>
                <w:webHidden/>
              </w:rPr>
              <w:tab/>
            </w:r>
            <w:r>
              <w:rPr>
                <w:noProof/>
                <w:webHidden/>
              </w:rPr>
              <w:fldChar w:fldCharType="begin"/>
            </w:r>
            <w:r>
              <w:rPr>
                <w:noProof/>
                <w:webHidden/>
              </w:rPr>
              <w:instrText xml:space="preserve"> PAGEREF _Toc523157335 \h </w:instrText>
            </w:r>
            <w:r>
              <w:rPr>
                <w:noProof/>
                <w:webHidden/>
              </w:rPr>
            </w:r>
            <w:r>
              <w:rPr>
                <w:noProof/>
                <w:webHidden/>
              </w:rPr>
              <w:fldChar w:fldCharType="separate"/>
            </w:r>
            <w:r>
              <w:rPr>
                <w:noProof/>
                <w:webHidden/>
              </w:rPr>
              <w:t>4</w:t>
            </w:r>
            <w:r>
              <w:rPr>
                <w:noProof/>
                <w:webHidden/>
              </w:rPr>
              <w:fldChar w:fldCharType="end"/>
            </w:r>
          </w:hyperlink>
        </w:p>
        <w:p w14:paraId="4C53A6D7" w14:textId="1C975B53" w:rsidR="00824E9C" w:rsidRDefault="00824E9C">
          <w:pPr>
            <w:pStyle w:val="TOC2"/>
            <w:tabs>
              <w:tab w:val="right" w:leader="dot" w:pos="9016"/>
            </w:tabs>
            <w:rPr>
              <w:rFonts w:asciiTheme="minorHAnsi" w:eastAsiaTheme="minorEastAsia" w:hAnsiTheme="minorHAnsi"/>
              <w:noProof/>
              <w:sz w:val="22"/>
              <w:lang w:eastAsia="en-GB"/>
            </w:rPr>
          </w:pPr>
          <w:hyperlink w:anchor="_Toc523157336" w:history="1">
            <w:r w:rsidRPr="006A017F">
              <w:rPr>
                <w:rStyle w:val="Hyperlink"/>
                <w:noProof/>
              </w:rPr>
              <w:t>1.4 Justification</w:t>
            </w:r>
            <w:r>
              <w:rPr>
                <w:noProof/>
                <w:webHidden/>
              </w:rPr>
              <w:tab/>
            </w:r>
            <w:r>
              <w:rPr>
                <w:noProof/>
                <w:webHidden/>
              </w:rPr>
              <w:fldChar w:fldCharType="begin"/>
            </w:r>
            <w:r>
              <w:rPr>
                <w:noProof/>
                <w:webHidden/>
              </w:rPr>
              <w:instrText xml:space="preserve"> PAGEREF _Toc523157336 \h </w:instrText>
            </w:r>
            <w:r>
              <w:rPr>
                <w:noProof/>
                <w:webHidden/>
              </w:rPr>
            </w:r>
            <w:r>
              <w:rPr>
                <w:noProof/>
                <w:webHidden/>
              </w:rPr>
              <w:fldChar w:fldCharType="separate"/>
            </w:r>
            <w:r>
              <w:rPr>
                <w:noProof/>
                <w:webHidden/>
              </w:rPr>
              <w:t>4</w:t>
            </w:r>
            <w:r>
              <w:rPr>
                <w:noProof/>
                <w:webHidden/>
              </w:rPr>
              <w:fldChar w:fldCharType="end"/>
            </w:r>
          </w:hyperlink>
        </w:p>
        <w:p w14:paraId="403463D7" w14:textId="63056856" w:rsidR="00824E9C" w:rsidRDefault="00824E9C">
          <w:pPr>
            <w:pStyle w:val="TOC2"/>
            <w:tabs>
              <w:tab w:val="right" w:leader="dot" w:pos="9016"/>
            </w:tabs>
            <w:rPr>
              <w:rFonts w:asciiTheme="minorHAnsi" w:eastAsiaTheme="minorEastAsia" w:hAnsiTheme="minorHAnsi"/>
              <w:noProof/>
              <w:sz w:val="22"/>
              <w:lang w:eastAsia="en-GB"/>
            </w:rPr>
          </w:pPr>
          <w:hyperlink w:anchor="_Toc523157337" w:history="1">
            <w:r w:rsidRPr="006A017F">
              <w:rPr>
                <w:rStyle w:val="Hyperlink"/>
                <w:noProof/>
              </w:rPr>
              <w:t>1.5 Scope and Limitation</w:t>
            </w:r>
            <w:r>
              <w:rPr>
                <w:noProof/>
                <w:webHidden/>
              </w:rPr>
              <w:tab/>
            </w:r>
            <w:r>
              <w:rPr>
                <w:noProof/>
                <w:webHidden/>
              </w:rPr>
              <w:fldChar w:fldCharType="begin"/>
            </w:r>
            <w:r>
              <w:rPr>
                <w:noProof/>
                <w:webHidden/>
              </w:rPr>
              <w:instrText xml:space="preserve"> PAGEREF _Toc523157337 \h </w:instrText>
            </w:r>
            <w:r>
              <w:rPr>
                <w:noProof/>
                <w:webHidden/>
              </w:rPr>
            </w:r>
            <w:r>
              <w:rPr>
                <w:noProof/>
                <w:webHidden/>
              </w:rPr>
              <w:fldChar w:fldCharType="separate"/>
            </w:r>
            <w:r>
              <w:rPr>
                <w:noProof/>
                <w:webHidden/>
              </w:rPr>
              <w:t>4</w:t>
            </w:r>
            <w:r>
              <w:rPr>
                <w:noProof/>
                <w:webHidden/>
              </w:rPr>
              <w:fldChar w:fldCharType="end"/>
            </w:r>
          </w:hyperlink>
        </w:p>
        <w:p w14:paraId="34E711DD" w14:textId="37D3CA4C" w:rsidR="00824E9C" w:rsidRDefault="00824E9C">
          <w:pPr>
            <w:pStyle w:val="TOC1"/>
            <w:tabs>
              <w:tab w:val="right" w:leader="dot" w:pos="9016"/>
            </w:tabs>
            <w:rPr>
              <w:rFonts w:asciiTheme="minorHAnsi" w:eastAsiaTheme="minorEastAsia" w:hAnsiTheme="minorHAnsi"/>
              <w:noProof/>
              <w:sz w:val="22"/>
              <w:lang w:eastAsia="en-GB"/>
            </w:rPr>
          </w:pPr>
          <w:hyperlink w:anchor="_Toc523157338" w:history="1">
            <w:r w:rsidRPr="006A017F">
              <w:rPr>
                <w:rStyle w:val="Hyperlink"/>
                <w:noProof/>
              </w:rPr>
              <w:t>Chapter 2: Literature Review</w:t>
            </w:r>
            <w:r>
              <w:rPr>
                <w:noProof/>
                <w:webHidden/>
              </w:rPr>
              <w:tab/>
            </w:r>
            <w:r>
              <w:rPr>
                <w:noProof/>
                <w:webHidden/>
              </w:rPr>
              <w:fldChar w:fldCharType="begin"/>
            </w:r>
            <w:r>
              <w:rPr>
                <w:noProof/>
                <w:webHidden/>
              </w:rPr>
              <w:instrText xml:space="preserve"> PAGEREF _Toc523157338 \h </w:instrText>
            </w:r>
            <w:r>
              <w:rPr>
                <w:noProof/>
                <w:webHidden/>
              </w:rPr>
            </w:r>
            <w:r>
              <w:rPr>
                <w:noProof/>
                <w:webHidden/>
              </w:rPr>
              <w:fldChar w:fldCharType="separate"/>
            </w:r>
            <w:r>
              <w:rPr>
                <w:noProof/>
                <w:webHidden/>
              </w:rPr>
              <w:t>6</w:t>
            </w:r>
            <w:r>
              <w:rPr>
                <w:noProof/>
                <w:webHidden/>
              </w:rPr>
              <w:fldChar w:fldCharType="end"/>
            </w:r>
          </w:hyperlink>
        </w:p>
        <w:p w14:paraId="1FA50E33" w14:textId="0009F47A" w:rsidR="00824E9C" w:rsidRDefault="00824E9C">
          <w:pPr>
            <w:pStyle w:val="TOC2"/>
            <w:tabs>
              <w:tab w:val="right" w:leader="dot" w:pos="9016"/>
            </w:tabs>
            <w:rPr>
              <w:rFonts w:asciiTheme="minorHAnsi" w:eastAsiaTheme="minorEastAsia" w:hAnsiTheme="minorHAnsi"/>
              <w:noProof/>
              <w:sz w:val="22"/>
              <w:lang w:eastAsia="en-GB"/>
            </w:rPr>
          </w:pPr>
          <w:hyperlink w:anchor="_Toc523157339" w:history="1">
            <w:r w:rsidRPr="006A017F">
              <w:rPr>
                <w:rStyle w:val="Hyperlink"/>
                <w:noProof/>
              </w:rPr>
              <w:t>2.1 Introduction</w:t>
            </w:r>
            <w:r>
              <w:rPr>
                <w:noProof/>
                <w:webHidden/>
              </w:rPr>
              <w:tab/>
            </w:r>
            <w:r>
              <w:rPr>
                <w:noProof/>
                <w:webHidden/>
              </w:rPr>
              <w:fldChar w:fldCharType="begin"/>
            </w:r>
            <w:r>
              <w:rPr>
                <w:noProof/>
                <w:webHidden/>
              </w:rPr>
              <w:instrText xml:space="preserve"> PAGEREF _Toc523157339 \h </w:instrText>
            </w:r>
            <w:r>
              <w:rPr>
                <w:noProof/>
                <w:webHidden/>
              </w:rPr>
            </w:r>
            <w:r>
              <w:rPr>
                <w:noProof/>
                <w:webHidden/>
              </w:rPr>
              <w:fldChar w:fldCharType="separate"/>
            </w:r>
            <w:r>
              <w:rPr>
                <w:noProof/>
                <w:webHidden/>
              </w:rPr>
              <w:t>6</w:t>
            </w:r>
            <w:r>
              <w:rPr>
                <w:noProof/>
                <w:webHidden/>
              </w:rPr>
              <w:fldChar w:fldCharType="end"/>
            </w:r>
          </w:hyperlink>
        </w:p>
        <w:p w14:paraId="1A1E75E0" w14:textId="6D7BC297" w:rsidR="00824E9C" w:rsidRDefault="00824E9C">
          <w:pPr>
            <w:pStyle w:val="TOC2"/>
            <w:tabs>
              <w:tab w:val="right" w:leader="dot" w:pos="9016"/>
            </w:tabs>
            <w:rPr>
              <w:rFonts w:asciiTheme="minorHAnsi" w:eastAsiaTheme="minorEastAsia" w:hAnsiTheme="minorHAnsi"/>
              <w:noProof/>
              <w:sz w:val="22"/>
              <w:lang w:eastAsia="en-GB"/>
            </w:rPr>
          </w:pPr>
          <w:hyperlink w:anchor="_Toc523157340" w:history="1">
            <w:r w:rsidRPr="006A017F">
              <w:rPr>
                <w:rStyle w:val="Hyperlink"/>
                <w:noProof/>
              </w:rPr>
              <w:t>2.2 Challenges Facing Kenyan Citizens in the Political Process</w:t>
            </w:r>
            <w:r>
              <w:rPr>
                <w:noProof/>
                <w:webHidden/>
              </w:rPr>
              <w:tab/>
            </w:r>
            <w:r>
              <w:rPr>
                <w:noProof/>
                <w:webHidden/>
              </w:rPr>
              <w:fldChar w:fldCharType="begin"/>
            </w:r>
            <w:r>
              <w:rPr>
                <w:noProof/>
                <w:webHidden/>
              </w:rPr>
              <w:instrText xml:space="preserve"> PAGEREF _Toc523157340 \h </w:instrText>
            </w:r>
            <w:r>
              <w:rPr>
                <w:noProof/>
                <w:webHidden/>
              </w:rPr>
            </w:r>
            <w:r>
              <w:rPr>
                <w:noProof/>
                <w:webHidden/>
              </w:rPr>
              <w:fldChar w:fldCharType="separate"/>
            </w:r>
            <w:r>
              <w:rPr>
                <w:noProof/>
                <w:webHidden/>
              </w:rPr>
              <w:t>6</w:t>
            </w:r>
            <w:r>
              <w:rPr>
                <w:noProof/>
                <w:webHidden/>
              </w:rPr>
              <w:fldChar w:fldCharType="end"/>
            </w:r>
          </w:hyperlink>
        </w:p>
        <w:p w14:paraId="1D9CC075" w14:textId="69CEF6FE" w:rsidR="00824E9C" w:rsidRDefault="00824E9C">
          <w:pPr>
            <w:pStyle w:val="TOC2"/>
            <w:tabs>
              <w:tab w:val="right" w:leader="dot" w:pos="9016"/>
            </w:tabs>
            <w:rPr>
              <w:rFonts w:asciiTheme="minorHAnsi" w:eastAsiaTheme="minorEastAsia" w:hAnsiTheme="minorHAnsi"/>
              <w:noProof/>
              <w:sz w:val="22"/>
              <w:lang w:eastAsia="en-GB"/>
            </w:rPr>
          </w:pPr>
          <w:hyperlink w:anchor="_Toc523157341" w:history="1">
            <w:r w:rsidRPr="006A017F">
              <w:rPr>
                <w:rStyle w:val="Hyperlink"/>
                <w:noProof/>
              </w:rPr>
              <w:t>2.3 Existing platforms for evaluating politicians</w:t>
            </w:r>
            <w:r>
              <w:rPr>
                <w:noProof/>
                <w:webHidden/>
              </w:rPr>
              <w:tab/>
            </w:r>
            <w:r>
              <w:rPr>
                <w:noProof/>
                <w:webHidden/>
              </w:rPr>
              <w:fldChar w:fldCharType="begin"/>
            </w:r>
            <w:r>
              <w:rPr>
                <w:noProof/>
                <w:webHidden/>
              </w:rPr>
              <w:instrText xml:space="preserve"> PAGEREF _Toc523157341 \h </w:instrText>
            </w:r>
            <w:r>
              <w:rPr>
                <w:noProof/>
                <w:webHidden/>
              </w:rPr>
            </w:r>
            <w:r>
              <w:rPr>
                <w:noProof/>
                <w:webHidden/>
              </w:rPr>
              <w:fldChar w:fldCharType="separate"/>
            </w:r>
            <w:r>
              <w:rPr>
                <w:noProof/>
                <w:webHidden/>
              </w:rPr>
              <w:t>6</w:t>
            </w:r>
            <w:r>
              <w:rPr>
                <w:noProof/>
                <w:webHidden/>
              </w:rPr>
              <w:fldChar w:fldCharType="end"/>
            </w:r>
          </w:hyperlink>
        </w:p>
        <w:p w14:paraId="2190172E" w14:textId="0AEFC237" w:rsidR="00824E9C" w:rsidRDefault="00824E9C">
          <w:pPr>
            <w:pStyle w:val="TOC3"/>
            <w:tabs>
              <w:tab w:val="right" w:leader="dot" w:pos="9016"/>
            </w:tabs>
            <w:rPr>
              <w:rFonts w:asciiTheme="minorHAnsi" w:eastAsiaTheme="minorEastAsia" w:hAnsiTheme="minorHAnsi"/>
              <w:noProof/>
              <w:sz w:val="22"/>
              <w:lang w:eastAsia="en-GB"/>
            </w:rPr>
          </w:pPr>
          <w:hyperlink w:anchor="_Toc523157342" w:history="1">
            <w:r w:rsidRPr="006A017F">
              <w:rPr>
                <w:rStyle w:val="Hyperlink"/>
                <w:noProof/>
              </w:rPr>
              <w:t>2.3.1 I-Citizen</w:t>
            </w:r>
            <w:r>
              <w:rPr>
                <w:noProof/>
                <w:webHidden/>
              </w:rPr>
              <w:tab/>
            </w:r>
            <w:r>
              <w:rPr>
                <w:noProof/>
                <w:webHidden/>
              </w:rPr>
              <w:fldChar w:fldCharType="begin"/>
            </w:r>
            <w:r>
              <w:rPr>
                <w:noProof/>
                <w:webHidden/>
              </w:rPr>
              <w:instrText xml:space="preserve"> PAGEREF _Toc523157342 \h </w:instrText>
            </w:r>
            <w:r>
              <w:rPr>
                <w:noProof/>
                <w:webHidden/>
              </w:rPr>
            </w:r>
            <w:r>
              <w:rPr>
                <w:noProof/>
                <w:webHidden/>
              </w:rPr>
              <w:fldChar w:fldCharType="separate"/>
            </w:r>
            <w:r>
              <w:rPr>
                <w:noProof/>
                <w:webHidden/>
              </w:rPr>
              <w:t>6</w:t>
            </w:r>
            <w:r>
              <w:rPr>
                <w:noProof/>
                <w:webHidden/>
              </w:rPr>
              <w:fldChar w:fldCharType="end"/>
            </w:r>
          </w:hyperlink>
        </w:p>
        <w:p w14:paraId="2FD60EE9" w14:textId="293170E1" w:rsidR="00824E9C" w:rsidRDefault="00824E9C">
          <w:pPr>
            <w:pStyle w:val="TOC3"/>
            <w:tabs>
              <w:tab w:val="right" w:leader="dot" w:pos="9016"/>
            </w:tabs>
            <w:rPr>
              <w:rFonts w:asciiTheme="minorHAnsi" w:eastAsiaTheme="minorEastAsia" w:hAnsiTheme="minorHAnsi"/>
              <w:noProof/>
              <w:sz w:val="22"/>
              <w:lang w:eastAsia="en-GB"/>
            </w:rPr>
          </w:pPr>
          <w:hyperlink w:anchor="_Toc523157343" w:history="1">
            <w:r w:rsidRPr="006A017F">
              <w:rPr>
                <w:rStyle w:val="Hyperlink"/>
                <w:noProof/>
              </w:rPr>
              <w:t>2.3.2 PolitiFact</w:t>
            </w:r>
            <w:r>
              <w:rPr>
                <w:noProof/>
                <w:webHidden/>
              </w:rPr>
              <w:tab/>
            </w:r>
            <w:r>
              <w:rPr>
                <w:noProof/>
                <w:webHidden/>
              </w:rPr>
              <w:fldChar w:fldCharType="begin"/>
            </w:r>
            <w:r>
              <w:rPr>
                <w:noProof/>
                <w:webHidden/>
              </w:rPr>
              <w:instrText xml:space="preserve"> PAGEREF _Toc523157343 \h </w:instrText>
            </w:r>
            <w:r>
              <w:rPr>
                <w:noProof/>
                <w:webHidden/>
              </w:rPr>
            </w:r>
            <w:r>
              <w:rPr>
                <w:noProof/>
                <w:webHidden/>
              </w:rPr>
              <w:fldChar w:fldCharType="separate"/>
            </w:r>
            <w:r>
              <w:rPr>
                <w:noProof/>
                <w:webHidden/>
              </w:rPr>
              <w:t>9</w:t>
            </w:r>
            <w:r>
              <w:rPr>
                <w:noProof/>
                <w:webHidden/>
              </w:rPr>
              <w:fldChar w:fldCharType="end"/>
            </w:r>
          </w:hyperlink>
        </w:p>
        <w:p w14:paraId="4206DA42" w14:textId="43780EC8" w:rsidR="00824E9C" w:rsidRDefault="00824E9C">
          <w:pPr>
            <w:pStyle w:val="TOC3"/>
            <w:tabs>
              <w:tab w:val="right" w:leader="dot" w:pos="9016"/>
            </w:tabs>
            <w:rPr>
              <w:rFonts w:asciiTheme="minorHAnsi" w:eastAsiaTheme="minorEastAsia" w:hAnsiTheme="minorHAnsi"/>
              <w:noProof/>
              <w:sz w:val="22"/>
              <w:lang w:eastAsia="en-GB"/>
            </w:rPr>
          </w:pPr>
          <w:hyperlink w:anchor="_Toc523157344" w:history="1">
            <w:r w:rsidRPr="006A017F">
              <w:rPr>
                <w:rStyle w:val="Hyperlink"/>
                <w:noProof/>
              </w:rPr>
              <w:t>2.3.3 APP</w:t>
            </w:r>
            <w:r>
              <w:rPr>
                <w:noProof/>
                <w:webHidden/>
              </w:rPr>
              <w:tab/>
            </w:r>
            <w:r>
              <w:rPr>
                <w:noProof/>
                <w:webHidden/>
              </w:rPr>
              <w:fldChar w:fldCharType="begin"/>
            </w:r>
            <w:r>
              <w:rPr>
                <w:noProof/>
                <w:webHidden/>
              </w:rPr>
              <w:instrText xml:space="preserve"> PAGEREF _Toc523157344 \h </w:instrText>
            </w:r>
            <w:r>
              <w:rPr>
                <w:noProof/>
                <w:webHidden/>
              </w:rPr>
            </w:r>
            <w:r>
              <w:rPr>
                <w:noProof/>
                <w:webHidden/>
              </w:rPr>
              <w:fldChar w:fldCharType="separate"/>
            </w:r>
            <w:r>
              <w:rPr>
                <w:noProof/>
                <w:webHidden/>
              </w:rPr>
              <w:t>11</w:t>
            </w:r>
            <w:r>
              <w:rPr>
                <w:noProof/>
                <w:webHidden/>
              </w:rPr>
              <w:fldChar w:fldCharType="end"/>
            </w:r>
          </w:hyperlink>
        </w:p>
        <w:p w14:paraId="1BEFF91C" w14:textId="1C175C07" w:rsidR="00824E9C" w:rsidRDefault="00824E9C">
          <w:pPr>
            <w:pStyle w:val="TOC2"/>
            <w:tabs>
              <w:tab w:val="right" w:leader="dot" w:pos="9016"/>
            </w:tabs>
            <w:rPr>
              <w:rFonts w:asciiTheme="minorHAnsi" w:eastAsiaTheme="minorEastAsia" w:hAnsiTheme="minorHAnsi"/>
              <w:noProof/>
              <w:sz w:val="22"/>
              <w:lang w:eastAsia="en-GB"/>
            </w:rPr>
          </w:pPr>
          <w:hyperlink w:anchor="_Toc523157345" w:history="1">
            <w:r w:rsidRPr="006A017F">
              <w:rPr>
                <w:rStyle w:val="Hyperlink"/>
                <w:noProof/>
              </w:rPr>
              <w:t>2.4 Gaps in Existing System</w:t>
            </w:r>
            <w:r>
              <w:rPr>
                <w:noProof/>
                <w:webHidden/>
              </w:rPr>
              <w:tab/>
            </w:r>
            <w:r>
              <w:rPr>
                <w:noProof/>
                <w:webHidden/>
              </w:rPr>
              <w:fldChar w:fldCharType="begin"/>
            </w:r>
            <w:r>
              <w:rPr>
                <w:noProof/>
                <w:webHidden/>
              </w:rPr>
              <w:instrText xml:space="preserve"> PAGEREF _Toc523157345 \h </w:instrText>
            </w:r>
            <w:r>
              <w:rPr>
                <w:noProof/>
                <w:webHidden/>
              </w:rPr>
            </w:r>
            <w:r>
              <w:rPr>
                <w:noProof/>
                <w:webHidden/>
              </w:rPr>
              <w:fldChar w:fldCharType="separate"/>
            </w:r>
            <w:r>
              <w:rPr>
                <w:noProof/>
                <w:webHidden/>
              </w:rPr>
              <w:t>12</w:t>
            </w:r>
            <w:r>
              <w:rPr>
                <w:noProof/>
                <w:webHidden/>
              </w:rPr>
              <w:fldChar w:fldCharType="end"/>
            </w:r>
          </w:hyperlink>
        </w:p>
        <w:p w14:paraId="6034668F" w14:textId="07B3A340" w:rsidR="00824E9C" w:rsidRDefault="00824E9C">
          <w:pPr>
            <w:pStyle w:val="TOC1"/>
            <w:tabs>
              <w:tab w:val="right" w:leader="dot" w:pos="9016"/>
            </w:tabs>
            <w:rPr>
              <w:rFonts w:asciiTheme="minorHAnsi" w:eastAsiaTheme="minorEastAsia" w:hAnsiTheme="minorHAnsi"/>
              <w:noProof/>
              <w:sz w:val="22"/>
              <w:lang w:eastAsia="en-GB"/>
            </w:rPr>
          </w:pPr>
          <w:hyperlink w:anchor="_Toc523157346" w:history="1">
            <w:r w:rsidRPr="006A017F">
              <w:rPr>
                <w:rStyle w:val="Hyperlink"/>
                <w:noProof/>
              </w:rPr>
              <w:t>Chapter 3: Methodology</w:t>
            </w:r>
            <w:r>
              <w:rPr>
                <w:noProof/>
                <w:webHidden/>
              </w:rPr>
              <w:tab/>
            </w:r>
            <w:r>
              <w:rPr>
                <w:noProof/>
                <w:webHidden/>
              </w:rPr>
              <w:fldChar w:fldCharType="begin"/>
            </w:r>
            <w:r>
              <w:rPr>
                <w:noProof/>
                <w:webHidden/>
              </w:rPr>
              <w:instrText xml:space="preserve"> PAGEREF _Toc523157346 \h </w:instrText>
            </w:r>
            <w:r>
              <w:rPr>
                <w:noProof/>
                <w:webHidden/>
              </w:rPr>
            </w:r>
            <w:r>
              <w:rPr>
                <w:noProof/>
                <w:webHidden/>
              </w:rPr>
              <w:fldChar w:fldCharType="separate"/>
            </w:r>
            <w:r>
              <w:rPr>
                <w:noProof/>
                <w:webHidden/>
              </w:rPr>
              <w:t>13</w:t>
            </w:r>
            <w:r>
              <w:rPr>
                <w:noProof/>
                <w:webHidden/>
              </w:rPr>
              <w:fldChar w:fldCharType="end"/>
            </w:r>
          </w:hyperlink>
        </w:p>
        <w:p w14:paraId="554F6F6A" w14:textId="26D6CFFD" w:rsidR="00824E9C" w:rsidRDefault="00824E9C">
          <w:pPr>
            <w:pStyle w:val="TOC2"/>
            <w:tabs>
              <w:tab w:val="right" w:leader="dot" w:pos="9016"/>
            </w:tabs>
            <w:rPr>
              <w:rFonts w:asciiTheme="minorHAnsi" w:eastAsiaTheme="minorEastAsia" w:hAnsiTheme="minorHAnsi"/>
              <w:noProof/>
              <w:sz w:val="22"/>
              <w:lang w:eastAsia="en-GB"/>
            </w:rPr>
          </w:pPr>
          <w:hyperlink w:anchor="_Toc523157347" w:history="1">
            <w:r w:rsidRPr="006A017F">
              <w:rPr>
                <w:rStyle w:val="Hyperlink"/>
                <w:noProof/>
              </w:rPr>
              <w:t>3.1 Introduction</w:t>
            </w:r>
            <w:r>
              <w:rPr>
                <w:noProof/>
                <w:webHidden/>
              </w:rPr>
              <w:tab/>
            </w:r>
            <w:r>
              <w:rPr>
                <w:noProof/>
                <w:webHidden/>
              </w:rPr>
              <w:fldChar w:fldCharType="begin"/>
            </w:r>
            <w:r>
              <w:rPr>
                <w:noProof/>
                <w:webHidden/>
              </w:rPr>
              <w:instrText xml:space="preserve"> PAGEREF _Toc523157347 \h </w:instrText>
            </w:r>
            <w:r>
              <w:rPr>
                <w:noProof/>
                <w:webHidden/>
              </w:rPr>
            </w:r>
            <w:r>
              <w:rPr>
                <w:noProof/>
                <w:webHidden/>
              </w:rPr>
              <w:fldChar w:fldCharType="separate"/>
            </w:r>
            <w:r>
              <w:rPr>
                <w:noProof/>
                <w:webHidden/>
              </w:rPr>
              <w:t>13</w:t>
            </w:r>
            <w:r>
              <w:rPr>
                <w:noProof/>
                <w:webHidden/>
              </w:rPr>
              <w:fldChar w:fldCharType="end"/>
            </w:r>
          </w:hyperlink>
        </w:p>
        <w:p w14:paraId="63720BD3" w14:textId="6A538268" w:rsidR="00824E9C" w:rsidRDefault="00824E9C">
          <w:pPr>
            <w:pStyle w:val="TOC2"/>
            <w:tabs>
              <w:tab w:val="right" w:leader="dot" w:pos="9016"/>
            </w:tabs>
            <w:rPr>
              <w:rFonts w:asciiTheme="minorHAnsi" w:eastAsiaTheme="minorEastAsia" w:hAnsiTheme="minorHAnsi"/>
              <w:noProof/>
              <w:sz w:val="22"/>
              <w:lang w:eastAsia="en-GB"/>
            </w:rPr>
          </w:pPr>
          <w:hyperlink w:anchor="_Toc523157348" w:history="1">
            <w:r w:rsidRPr="006A017F">
              <w:rPr>
                <w:rStyle w:val="Hyperlink"/>
                <w:noProof/>
              </w:rPr>
              <w:t>3.2 System Development Methodology</w:t>
            </w:r>
            <w:r>
              <w:rPr>
                <w:noProof/>
                <w:webHidden/>
              </w:rPr>
              <w:tab/>
            </w:r>
            <w:r>
              <w:rPr>
                <w:noProof/>
                <w:webHidden/>
              </w:rPr>
              <w:fldChar w:fldCharType="begin"/>
            </w:r>
            <w:r>
              <w:rPr>
                <w:noProof/>
                <w:webHidden/>
              </w:rPr>
              <w:instrText xml:space="preserve"> PAGEREF _Toc523157348 \h </w:instrText>
            </w:r>
            <w:r>
              <w:rPr>
                <w:noProof/>
                <w:webHidden/>
              </w:rPr>
            </w:r>
            <w:r>
              <w:rPr>
                <w:noProof/>
                <w:webHidden/>
              </w:rPr>
              <w:fldChar w:fldCharType="separate"/>
            </w:r>
            <w:r>
              <w:rPr>
                <w:noProof/>
                <w:webHidden/>
              </w:rPr>
              <w:t>13</w:t>
            </w:r>
            <w:r>
              <w:rPr>
                <w:noProof/>
                <w:webHidden/>
              </w:rPr>
              <w:fldChar w:fldCharType="end"/>
            </w:r>
          </w:hyperlink>
        </w:p>
        <w:p w14:paraId="293C8115" w14:textId="0DCF0C0A" w:rsidR="00824E9C" w:rsidRDefault="00824E9C">
          <w:pPr>
            <w:pStyle w:val="TOC3"/>
            <w:tabs>
              <w:tab w:val="right" w:leader="dot" w:pos="9016"/>
            </w:tabs>
            <w:rPr>
              <w:rFonts w:asciiTheme="minorHAnsi" w:eastAsiaTheme="minorEastAsia" w:hAnsiTheme="minorHAnsi"/>
              <w:noProof/>
              <w:sz w:val="22"/>
              <w:lang w:eastAsia="en-GB"/>
            </w:rPr>
          </w:pPr>
          <w:hyperlink w:anchor="_Toc523157349" w:history="1">
            <w:r w:rsidRPr="006A017F">
              <w:rPr>
                <w:rStyle w:val="Hyperlink"/>
                <w:noProof/>
              </w:rPr>
              <w:t>3.2.1 Requirements gathering and analysis:</w:t>
            </w:r>
            <w:r>
              <w:rPr>
                <w:noProof/>
                <w:webHidden/>
              </w:rPr>
              <w:tab/>
            </w:r>
            <w:r>
              <w:rPr>
                <w:noProof/>
                <w:webHidden/>
              </w:rPr>
              <w:fldChar w:fldCharType="begin"/>
            </w:r>
            <w:r>
              <w:rPr>
                <w:noProof/>
                <w:webHidden/>
              </w:rPr>
              <w:instrText xml:space="preserve"> PAGEREF _Toc523157349 \h </w:instrText>
            </w:r>
            <w:r>
              <w:rPr>
                <w:noProof/>
                <w:webHidden/>
              </w:rPr>
            </w:r>
            <w:r>
              <w:rPr>
                <w:noProof/>
                <w:webHidden/>
              </w:rPr>
              <w:fldChar w:fldCharType="separate"/>
            </w:r>
            <w:r>
              <w:rPr>
                <w:noProof/>
                <w:webHidden/>
              </w:rPr>
              <w:t>13</w:t>
            </w:r>
            <w:r>
              <w:rPr>
                <w:noProof/>
                <w:webHidden/>
              </w:rPr>
              <w:fldChar w:fldCharType="end"/>
            </w:r>
          </w:hyperlink>
        </w:p>
        <w:p w14:paraId="1130DDE5" w14:textId="3344511E" w:rsidR="00824E9C" w:rsidRDefault="00824E9C">
          <w:pPr>
            <w:pStyle w:val="TOC3"/>
            <w:tabs>
              <w:tab w:val="right" w:leader="dot" w:pos="9016"/>
            </w:tabs>
            <w:rPr>
              <w:rFonts w:asciiTheme="minorHAnsi" w:eastAsiaTheme="minorEastAsia" w:hAnsiTheme="minorHAnsi"/>
              <w:noProof/>
              <w:sz w:val="22"/>
              <w:lang w:eastAsia="en-GB"/>
            </w:rPr>
          </w:pPr>
          <w:hyperlink w:anchor="_Toc523157350" w:history="1">
            <w:r w:rsidRPr="006A017F">
              <w:rPr>
                <w:rStyle w:val="Hyperlink"/>
                <w:noProof/>
              </w:rPr>
              <w:t>3.2.2 Quick design:</w:t>
            </w:r>
            <w:r>
              <w:rPr>
                <w:noProof/>
                <w:webHidden/>
              </w:rPr>
              <w:tab/>
            </w:r>
            <w:r>
              <w:rPr>
                <w:noProof/>
                <w:webHidden/>
              </w:rPr>
              <w:fldChar w:fldCharType="begin"/>
            </w:r>
            <w:r>
              <w:rPr>
                <w:noProof/>
                <w:webHidden/>
              </w:rPr>
              <w:instrText xml:space="preserve"> PAGEREF _Toc523157350 \h </w:instrText>
            </w:r>
            <w:r>
              <w:rPr>
                <w:noProof/>
                <w:webHidden/>
              </w:rPr>
            </w:r>
            <w:r>
              <w:rPr>
                <w:noProof/>
                <w:webHidden/>
              </w:rPr>
              <w:fldChar w:fldCharType="separate"/>
            </w:r>
            <w:r>
              <w:rPr>
                <w:noProof/>
                <w:webHidden/>
              </w:rPr>
              <w:t>13</w:t>
            </w:r>
            <w:r>
              <w:rPr>
                <w:noProof/>
                <w:webHidden/>
              </w:rPr>
              <w:fldChar w:fldCharType="end"/>
            </w:r>
          </w:hyperlink>
        </w:p>
        <w:p w14:paraId="1ABD56D0" w14:textId="05F98773" w:rsidR="00824E9C" w:rsidRDefault="00824E9C">
          <w:pPr>
            <w:pStyle w:val="TOC3"/>
            <w:tabs>
              <w:tab w:val="right" w:leader="dot" w:pos="9016"/>
            </w:tabs>
            <w:rPr>
              <w:rFonts w:asciiTheme="minorHAnsi" w:eastAsiaTheme="minorEastAsia" w:hAnsiTheme="minorHAnsi"/>
              <w:noProof/>
              <w:sz w:val="22"/>
              <w:lang w:eastAsia="en-GB"/>
            </w:rPr>
          </w:pPr>
          <w:hyperlink w:anchor="_Toc523157351" w:history="1">
            <w:r w:rsidRPr="006A017F">
              <w:rPr>
                <w:rStyle w:val="Hyperlink"/>
                <w:noProof/>
              </w:rPr>
              <w:t>3.2.3 Build prototype:</w:t>
            </w:r>
            <w:r>
              <w:rPr>
                <w:noProof/>
                <w:webHidden/>
              </w:rPr>
              <w:tab/>
            </w:r>
            <w:r>
              <w:rPr>
                <w:noProof/>
                <w:webHidden/>
              </w:rPr>
              <w:fldChar w:fldCharType="begin"/>
            </w:r>
            <w:r>
              <w:rPr>
                <w:noProof/>
                <w:webHidden/>
              </w:rPr>
              <w:instrText xml:space="preserve"> PAGEREF _Toc523157351 \h </w:instrText>
            </w:r>
            <w:r>
              <w:rPr>
                <w:noProof/>
                <w:webHidden/>
              </w:rPr>
            </w:r>
            <w:r>
              <w:rPr>
                <w:noProof/>
                <w:webHidden/>
              </w:rPr>
              <w:fldChar w:fldCharType="separate"/>
            </w:r>
            <w:r>
              <w:rPr>
                <w:noProof/>
                <w:webHidden/>
              </w:rPr>
              <w:t>14</w:t>
            </w:r>
            <w:r>
              <w:rPr>
                <w:noProof/>
                <w:webHidden/>
              </w:rPr>
              <w:fldChar w:fldCharType="end"/>
            </w:r>
          </w:hyperlink>
        </w:p>
        <w:p w14:paraId="6CB81B03" w14:textId="6C6DACFA" w:rsidR="00824E9C" w:rsidRDefault="00824E9C">
          <w:pPr>
            <w:pStyle w:val="TOC3"/>
            <w:tabs>
              <w:tab w:val="right" w:leader="dot" w:pos="9016"/>
            </w:tabs>
            <w:rPr>
              <w:rFonts w:asciiTheme="minorHAnsi" w:eastAsiaTheme="minorEastAsia" w:hAnsiTheme="minorHAnsi"/>
              <w:noProof/>
              <w:sz w:val="22"/>
              <w:lang w:eastAsia="en-GB"/>
            </w:rPr>
          </w:pPr>
          <w:hyperlink w:anchor="_Toc523157352" w:history="1">
            <w:r w:rsidRPr="006A017F">
              <w:rPr>
                <w:rStyle w:val="Hyperlink"/>
                <w:noProof/>
              </w:rPr>
              <w:t>3.2.4 User evaluation:</w:t>
            </w:r>
            <w:r>
              <w:rPr>
                <w:noProof/>
                <w:webHidden/>
              </w:rPr>
              <w:tab/>
            </w:r>
            <w:r>
              <w:rPr>
                <w:noProof/>
                <w:webHidden/>
              </w:rPr>
              <w:fldChar w:fldCharType="begin"/>
            </w:r>
            <w:r>
              <w:rPr>
                <w:noProof/>
                <w:webHidden/>
              </w:rPr>
              <w:instrText xml:space="preserve"> PAGEREF _Toc523157352 \h </w:instrText>
            </w:r>
            <w:r>
              <w:rPr>
                <w:noProof/>
                <w:webHidden/>
              </w:rPr>
            </w:r>
            <w:r>
              <w:rPr>
                <w:noProof/>
                <w:webHidden/>
              </w:rPr>
              <w:fldChar w:fldCharType="separate"/>
            </w:r>
            <w:r>
              <w:rPr>
                <w:noProof/>
                <w:webHidden/>
              </w:rPr>
              <w:t>14</w:t>
            </w:r>
            <w:r>
              <w:rPr>
                <w:noProof/>
                <w:webHidden/>
              </w:rPr>
              <w:fldChar w:fldCharType="end"/>
            </w:r>
          </w:hyperlink>
        </w:p>
        <w:p w14:paraId="6DF13DCB" w14:textId="691952D4" w:rsidR="00824E9C" w:rsidRDefault="00824E9C">
          <w:pPr>
            <w:pStyle w:val="TOC3"/>
            <w:tabs>
              <w:tab w:val="right" w:leader="dot" w:pos="9016"/>
            </w:tabs>
            <w:rPr>
              <w:rFonts w:asciiTheme="minorHAnsi" w:eastAsiaTheme="minorEastAsia" w:hAnsiTheme="minorHAnsi"/>
              <w:noProof/>
              <w:sz w:val="22"/>
              <w:lang w:eastAsia="en-GB"/>
            </w:rPr>
          </w:pPr>
          <w:hyperlink w:anchor="_Toc523157353" w:history="1">
            <w:r w:rsidRPr="006A017F">
              <w:rPr>
                <w:rStyle w:val="Hyperlink"/>
                <w:noProof/>
              </w:rPr>
              <w:t>3.2.5 Refining prototype:</w:t>
            </w:r>
            <w:r>
              <w:rPr>
                <w:noProof/>
                <w:webHidden/>
              </w:rPr>
              <w:tab/>
            </w:r>
            <w:r>
              <w:rPr>
                <w:noProof/>
                <w:webHidden/>
              </w:rPr>
              <w:fldChar w:fldCharType="begin"/>
            </w:r>
            <w:r>
              <w:rPr>
                <w:noProof/>
                <w:webHidden/>
              </w:rPr>
              <w:instrText xml:space="preserve"> PAGEREF _Toc523157353 \h </w:instrText>
            </w:r>
            <w:r>
              <w:rPr>
                <w:noProof/>
                <w:webHidden/>
              </w:rPr>
            </w:r>
            <w:r>
              <w:rPr>
                <w:noProof/>
                <w:webHidden/>
              </w:rPr>
              <w:fldChar w:fldCharType="separate"/>
            </w:r>
            <w:r>
              <w:rPr>
                <w:noProof/>
                <w:webHidden/>
              </w:rPr>
              <w:t>14</w:t>
            </w:r>
            <w:r>
              <w:rPr>
                <w:noProof/>
                <w:webHidden/>
              </w:rPr>
              <w:fldChar w:fldCharType="end"/>
            </w:r>
          </w:hyperlink>
        </w:p>
        <w:p w14:paraId="5ADC90C0" w14:textId="24B7C673" w:rsidR="00824E9C" w:rsidRDefault="00824E9C">
          <w:pPr>
            <w:pStyle w:val="TOC3"/>
            <w:tabs>
              <w:tab w:val="right" w:leader="dot" w:pos="9016"/>
            </w:tabs>
            <w:rPr>
              <w:rFonts w:asciiTheme="minorHAnsi" w:eastAsiaTheme="minorEastAsia" w:hAnsiTheme="minorHAnsi"/>
              <w:noProof/>
              <w:sz w:val="22"/>
              <w:lang w:eastAsia="en-GB"/>
            </w:rPr>
          </w:pPr>
          <w:hyperlink w:anchor="_Toc523157354" w:history="1">
            <w:r w:rsidRPr="006A017F">
              <w:rPr>
                <w:rStyle w:val="Hyperlink"/>
                <w:noProof/>
              </w:rPr>
              <w:t>3.2.6 Engineer product:</w:t>
            </w:r>
            <w:r>
              <w:rPr>
                <w:noProof/>
                <w:webHidden/>
              </w:rPr>
              <w:tab/>
            </w:r>
            <w:r>
              <w:rPr>
                <w:noProof/>
                <w:webHidden/>
              </w:rPr>
              <w:fldChar w:fldCharType="begin"/>
            </w:r>
            <w:r>
              <w:rPr>
                <w:noProof/>
                <w:webHidden/>
              </w:rPr>
              <w:instrText xml:space="preserve"> PAGEREF _Toc523157354 \h </w:instrText>
            </w:r>
            <w:r>
              <w:rPr>
                <w:noProof/>
                <w:webHidden/>
              </w:rPr>
            </w:r>
            <w:r>
              <w:rPr>
                <w:noProof/>
                <w:webHidden/>
              </w:rPr>
              <w:fldChar w:fldCharType="separate"/>
            </w:r>
            <w:r>
              <w:rPr>
                <w:noProof/>
                <w:webHidden/>
              </w:rPr>
              <w:t>14</w:t>
            </w:r>
            <w:r>
              <w:rPr>
                <w:noProof/>
                <w:webHidden/>
              </w:rPr>
              <w:fldChar w:fldCharType="end"/>
            </w:r>
          </w:hyperlink>
        </w:p>
        <w:p w14:paraId="5AAA0744" w14:textId="45B1B807" w:rsidR="00824E9C" w:rsidRDefault="00824E9C">
          <w:pPr>
            <w:pStyle w:val="TOC2"/>
            <w:tabs>
              <w:tab w:val="right" w:leader="dot" w:pos="9016"/>
            </w:tabs>
            <w:rPr>
              <w:rFonts w:asciiTheme="minorHAnsi" w:eastAsiaTheme="minorEastAsia" w:hAnsiTheme="minorHAnsi"/>
              <w:noProof/>
              <w:sz w:val="22"/>
              <w:lang w:eastAsia="en-GB"/>
            </w:rPr>
          </w:pPr>
          <w:hyperlink w:anchor="_Toc523157355" w:history="1">
            <w:r w:rsidRPr="006A017F">
              <w:rPr>
                <w:rStyle w:val="Hyperlink"/>
                <w:noProof/>
              </w:rPr>
              <w:t>3.3 System Analysis</w:t>
            </w:r>
            <w:r>
              <w:rPr>
                <w:noProof/>
                <w:webHidden/>
              </w:rPr>
              <w:tab/>
            </w:r>
            <w:r>
              <w:rPr>
                <w:noProof/>
                <w:webHidden/>
              </w:rPr>
              <w:fldChar w:fldCharType="begin"/>
            </w:r>
            <w:r>
              <w:rPr>
                <w:noProof/>
                <w:webHidden/>
              </w:rPr>
              <w:instrText xml:space="preserve"> PAGEREF _Toc523157355 \h </w:instrText>
            </w:r>
            <w:r>
              <w:rPr>
                <w:noProof/>
                <w:webHidden/>
              </w:rPr>
            </w:r>
            <w:r>
              <w:rPr>
                <w:noProof/>
                <w:webHidden/>
              </w:rPr>
              <w:fldChar w:fldCharType="separate"/>
            </w:r>
            <w:r>
              <w:rPr>
                <w:noProof/>
                <w:webHidden/>
              </w:rPr>
              <w:t>15</w:t>
            </w:r>
            <w:r>
              <w:rPr>
                <w:noProof/>
                <w:webHidden/>
              </w:rPr>
              <w:fldChar w:fldCharType="end"/>
            </w:r>
          </w:hyperlink>
        </w:p>
        <w:p w14:paraId="47E59CA9" w14:textId="532C2E33" w:rsidR="00824E9C" w:rsidRDefault="00824E9C">
          <w:pPr>
            <w:pStyle w:val="TOC3"/>
            <w:tabs>
              <w:tab w:val="right" w:leader="dot" w:pos="9016"/>
            </w:tabs>
            <w:rPr>
              <w:rFonts w:asciiTheme="minorHAnsi" w:eastAsiaTheme="minorEastAsia" w:hAnsiTheme="minorHAnsi"/>
              <w:noProof/>
              <w:sz w:val="22"/>
              <w:lang w:eastAsia="en-GB"/>
            </w:rPr>
          </w:pPr>
          <w:hyperlink w:anchor="_Toc523157356" w:history="1">
            <w:r w:rsidRPr="006A017F">
              <w:rPr>
                <w:rStyle w:val="Hyperlink"/>
                <w:noProof/>
              </w:rPr>
              <w:t>3.3.1 Functional Requirements.</w:t>
            </w:r>
            <w:r>
              <w:rPr>
                <w:noProof/>
                <w:webHidden/>
              </w:rPr>
              <w:tab/>
            </w:r>
            <w:r>
              <w:rPr>
                <w:noProof/>
                <w:webHidden/>
              </w:rPr>
              <w:fldChar w:fldCharType="begin"/>
            </w:r>
            <w:r>
              <w:rPr>
                <w:noProof/>
                <w:webHidden/>
              </w:rPr>
              <w:instrText xml:space="preserve"> PAGEREF _Toc523157356 \h </w:instrText>
            </w:r>
            <w:r>
              <w:rPr>
                <w:noProof/>
                <w:webHidden/>
              </w:rPr>
            </w:r>
            <w:r>
              <w:rPr>
                <w:noProof/>
                <w:webHidden/>
              </w:rPr>
              <w:fldChar w:fldCharType="separate"/>
            </w:r>
            <w:r>
              <w:rPr>
                <w:noProof/>
                <w:webHidden/>
              </w:rPr>
              <w:t>15</w:t>
            </w:r>
            <w:r>
              <w:rPr>
                <w:noProof/>
                <w:webHidden/>
              </w:rPr>
              <w:fldChar w:fldCharType="end"/>
            </w:r>
          </w:hyperlink>
        </w:p>
        <w:p w14:paraId="4EB7DAE2" w14:textId="5E75A9BE" w:rsidR="00824E9C" w:rsidRDefault="00824E9C">
          <w:pPr>
            <w:pStyle w:val="TOC3"/>
            <w:tabs>
              <w:tab w:val="right" w:leader="dot" w:pos="9016"/>
            </w:tabs>
            <w:rPr>
              <w:rFonts w:asciiTheme="minorHAnsi" w:eastAsiaTheme="minorEastAsia" w:hAnsiTheme="minorHAnsi"/>
              <w:noProof/>
              <w:sz w:val="22"/>
              <w:lang w:eastAsia="en-GB"/>
            </w:rPr>
          </w:pPr>
          <w:hyperlink w:anchor="_Toc523157357" w:history="1">
            <w:r w:rsidRPr="006A017F">
              <w:rPr>
                <w:rStyle w:val="Hyperlink"/>
                <w:noProof/>
              </w:rPr>
              <w:t>3.3.2 Non-Functional Requirements</w:t>
            </w:r>
            <w:r>
              <w:rPr>
                <w:noProof/>
                <w:webHidden/>
              </w:rPr>
              <w:tab/>
            </w:r>
            <w:r>
              <w:rPr>
                <w:noProof/>
                <w:webHidden/>
              </w:rPr>
              <w:fldChar w:fldCharType="begin"/>
            </w:r>
            <w:r>
              <w:rPr>
                <w:noProof/>
                <w:webHidden/>
              </w:rPr>
              <w:instrText xml:space="preserve"> PAGEREF _Toc523157357 \h </w:instrText>
            </w:r>
            <w:r>
              <w:rPr>
                <w:noProof/>
                <w:webHidden/>
              </w:rPr>
            </w:r>
            <w:r>
              <w:rPr>
                <w:noProof/>
                <w:webHidden/>
              </w:rPr>
              <w:fldChar w:fldCharType="separate"/>
            </w:r>
            <w:r>
              <w:rPr>
                <w:noProof/>
                <w:webHidden/>
              </w:rPr>
              <w:t>16</w:t>
            </w:r>
            <w:r>
              <w:rPr>
                <w:noProof/>
                <w:webHidden/>
              </w:rPr>
              <w:fldChar w:fldCharType="end"/>
            </w:r>
          </w:hyperlink>
        </w:p>
        <w:p w14:paraId="7E54E19F" w14:textId="64A9B2D8" w:rsidR="00824E9C" w:rsidRDefault="00824E9C">
          <w:pPr>
            <w:pStyle w:val="TOC3"/>
            <w:tabs>
              <w:tab w:val="right" w:leader="dot" w:pos="9016"/>
            </w:tabs>
            <w:rPr>
              <w:rFonts w:asciiTheme="minorHAnsi" w:eastAsiaTheme="minorEastAsia" w:hAnsiTheme="minorHAnsi"/>
              <w:noProof/>
              <w:sz w:val="22"/>
              <w:lang w:eastAsia="en-GB"/>
            </w:rPr>
          </w:pPr>
          <w:hyperlink w:anchor="_Toc523157358" w:history="1">
            <w:r w:rsidRPr="006A017F">
              <w:rPr>
                <w:rStyle w:val="Hyperlink"/>
                <w:noProof/>
              </w:rPr>
              <w:t>3.3.3 System Narrative</w:t>
            </w:r>
            <w:r>
              <w:rPr>
                <w:noProof/>
                <w:webHidden/>
              </w:rPr>
              <w:tab/>
            </w:r>
            <w:r>
              <w:rPr>
                <w:noProof/>
                <w:webHidden/>
              </w:rPr>
              <w:fldChar w:fldCharType="begin"/>
            </w:r>
            <w:r>
              <w:rPr>
                <w:noProof/>
                <w:webHidden/>
              </w:rPr>
              <w:instrText xml:space="preserve"> PAGEREF _Toc523157358 \h </w:instrText>
            </w:r>
            <w:r>
              <w:rPr>
                <w:noProof/>
                <w:webHidden/>
              </w:rPr>
            </w:r>
            <w:r>
              <w:rPr>
                <w:noProof/>
                <w:webHidden/>
              </w:rPr>
              <w:fldChar w:fldCharType="separate"/>
            </w:r>
            <w:r>
              <w:rPr>
                <w:noProof/>
                <w:webHidden/>
              </w:rPr>
              <w:t>16</w:t>
            </w:r>
            <w:r>
              <w:rPr>
                <w:noProof/>
                <w:webHidden/>
              </w:rPr>
              <w:fldChar w:fldCharType="end"/>
            </w:r>
          </w:hyperlink>
        </w:p>
        <w:p w14:paraId="19608295" w14:textId="0CF1D771" w:rsidR="00824E9C" w:rsidRDefault="00824E9C">
          <w:pPr>
            <w:pStyle w:val="TOC2"/>
            <w:tabs>
              <w:tab w:val="right" w:leader="dot" w:pos="9016"/>
            </w:tabs>
            <w:rPr>
              <w:rFonts w:asciiTheme="minorHAnsi" w:eastAsiaTheme="minorEastAsia" w:hAnsiTheme="minorHAnsi"/>
              <w:noProof/>
              <w:sz w:val="22"/>
              <w:lang w:eastAsia="en-GB"/>
            </w:rPr>
          </w:pPr>
          <w:hyperlink w:anchor="_Toc523157359" w:history="1">
            <w:r w:rsidRPr="006A017F">
              <w:rPr>
                <w:rStyle w:val="Hyperlink"/>
                <w:noProof/>
              </w:rPr>
              <w:t>3.4 System Design</w:t>
            </w:r>
            <w:r>
              <w:rPr>
                <w:noProof/>
                <w:webHidden/>
              </w:rPr>
              <w:tab/>
            </w:r>
            <w:r>
              <w:rPr>
                <w:noProof/>
                <w:webHidden/>
              </w:rPr>
              <w:fldChar w:fldCharType="begin"/>
            </w:r>
            <w:r>
              <w:rPr>
                <w:noProof/>
                <w:webHidden/>
              </w:rPr>
              <w:instrText xml:space="preserve"> PAGEREF _Toc523157359 \h </w:instrText>
            </w:r>
            <w:r>
              <w:rPr>
                <w:noProof/>
                <w:webHidden/>
              </w:rPr>
            </w:r>
            <w:r>
              <w:rPr>
                <w:noProof/>
                <w:webHidden/>
              </w:rPr>
              <w:fldChar w:fldCharType="separate"/>
            </w:r>
            <w:r>
              <w:rPr>
                <w:noProof/>
                <w:webHidden/>
              </w:rPr>
              <w:t>17</w:t>
            </w:r>
            <w:r>
              <w:rPr>
                <w:noProof/>
                <w:webHidden/>
              </w:rPr>
              <w:fldChar w:fldCharType="end"/>
            </w:r>
          </w:hyperlink>
        </w:p>
        <w:p w14:paraId="267E3E4F" w14:textId="60A143C7" w:rsidR="00824E9C" w:rsidRDefault="00824E9C">
          <w:pPr>
            <w:pStyle w:val="TOC3"/>
            <w:tabs>
              <w:tab w:val="right" w:leader="dot" w:pos="9016"/>
            </w:tabs>
            <w:rPr>
              <w:rFonts w:asciiTheme="minorHAnsi" w:eastAsiaTheme="minorEastAsia" w:hAnsiTheme="minorHAnsi"/>
              <w:noProof/>
              <w:sz w:val="22"/>
              <w:lang w:eastAsia="en-GB"/>
            </w:rPr>
          </w:pPr>
          <w:hyperlink w:anchor="_Toc523157360" w:history="1">
            <w:r w:rsidRPr="006A017F">
              <w:rPr>
                <w:rStyle w:val="Hyperlink"/>
                <w:noProof/>
              </w:rPr>
              <w:t>3.4.1 Use Case Diagram</w:t>
            </w:r>
            <w:r>
              <w:rPr>
                <w:noProof/>
                <w:webHidden/>
              </w:rPr>
              <w:tab/>
            </w:r>
            <w:r>
              <w:rPr>
                <w:noProof/>
                <w:webHidden/>
              </w:rPr>
              <w:fldChar w:fldCharType="begin"/>
            </w:r>
            <w:r>
              <w:rPr>
                <w:noProof/>
                <w:webHidden/>
              </w:rPr>
              <w:instrText xml:space="preserve"> PAGEREF _Toc523157360 \h </w:instrText>
            </w:r>
            <w:r>
              <w:rPr>
                <w:noProof/>
                <w:webHidden/>
              </w:rPr>
            </w:r>
            <w:r>
              <w:rPr>
                <w:noProof/>
                <w:webHidden/>
              </w:rPr>
              <w:fldChar w:fldCharType="separate"/>
            </w:r>
            <w:r>
              <w:rPr>
                <w:noProof/>
                <w:webHidden/>
              </w:rPr>
              <w:t>17</w:t>
            </w:r>
            <w:r>
              <w:rPr>
                <w:noProof/>
                <w:webHidden/>
              </w:rPr>
              <w:fldChar w:fldCharType="end"/>
            </w:r>
          </w:hyperlink>
        </w:p>
        <w:p w14:paraId="54292EAB" w14:textId="72E65F54" w:rsidR="00824E9C" w:rsidRDefault="00824E9C">
          <w:pPr>
            <w:pStyle w:val="TOC3"/>
            <w:tabs>
              <w:tab w:val="right" w:leader="dot" w:pos="9016"/>
            </w:tabs>
            <w:rPr>
              <w:rFonts w:asciiTheme="minorHAnsi" w:eastAsiaTheme="minorEastAsia" w:hAnsiTheme="minorHAnsi"/>
              <w:noProof/>
              <w:sz w:val="22"/>
              <w:lang w:eastAsia="en-GB"/>
            </w:rPr>
          </w:pPr>
          <w:hyperlink w:anchor="_Toc523157361" w:history="1">
            <w:r w:rsidRPr="006A017F">
              <w:rPr>
                <w:rStyle w:val="Hyperlink"/>
                <w:noProof/>
              </w:rPr>
              <w:t>3.4.2 Data Flow Diagram (DFD)</w:t>
            </w:r>
            <w:r>
              <w:rPr>
                <w:noProof/>
                <w:webHidden/>
              </w:rPr>
              <w:tab/>
            </w:r>
            <w:r>
              <w:rPr>
                <w:noProof/>
                <w:webHidden/>
              </w:rPr>
              <w:fldChar w:fldCharType="begin"/>
            </w:r>
            <w:r>
              <w:rPr>
                <w:noProof/>
                <w:webHidden/>
              </w:rPr>
              <w:instrText xml:space="preserve"> PAGEREF _Toc523157361 \h </w:instrText>
            </w:r>
            <w:r>
              <w:rPr>
                <w:noProof/>
                <w:webHidden/>
              </w:rPr>
            </w:r>
            <w:r>
              <w:rPr>
                <w:noProof/>
                <w:webHidden/>
              </w:rPr>
              <w:fldChar w:fldCharType="separate"/>
            </w:r>
            <w:r>
              <w:rPr>
                <w:noProof/>
                <w:webHidden/>
              </w:rPr>
              <w:t>17</w:t>
            </w:r>
            <w:r>
              <w:rPr>
                <w:noProof/>
                <w:webHidden/>
              </w:rPr>
              <w:fldChar w:fldCharType="end"/>
            </w:r>
          </w:hyperlink>
        </w:p>
        <w:p w14:paraId="4AF04B62" w14:textId="4936A9B0" w:rsidR="00824E9C" w:rsidRDefault="00824E9C">
          <w:pPr>
            <w:pStyle w:val="TOC3"/>
            <w:tabs>
              <w:tab w:val="right" w:leader="dot" w:pos="9016"/>
            </w:tabs>
            <w:rPr>
              <w:rFonts w:asciiTheme="minorHAnsi" w:eastAsiaTheme="minorEastAsia" w:hAnsiTheme="minorHAnsi"/>
              <w:noProof/>
              <w:sz w:val="22"/>
              <w:lang w:eastAsia="en-GB"/>
            </w:rPr>
          </w:pPr>
          <w:hyperlink w:anchor="_Toc523157362" w:history="1">
            <w:r w:rsidRPr="006A017F">
              <w:rPr>
                <w:rStyle w:val="Hyperlink"/>
                <w:noProof/>
              </w:rPr>
              <w:t>3.4.3 Entity Relationship Diagram (ERD)</w:t>
            </w:r>
            <w:r>
              <w:rPr>
                <w:noProof/>
                <w:webHidden/>
              </w:rPr>
              <w:tab/>
            </w:r>
            <w:r>
              <w:rPr>
                <w:noProof/>
                <w:webHidden/>
              </w:rPr>
              <w:fldChar w:fldCharType="begin"/>
            </w:r>
            <w:r>
              <w:rPr>
                <w:noProof/>
                <w:webHidden/>
              </w:rPr>
              <w:instrText xml:space="preserve"> PAGEREF _Toc523157362 \h </w:instrText>
            </w:r>
            <w:r>
              <w:rPr>
                <w:noProof/>
                <w:webHidden/>
              </w:rPr>
            </w:r>
            <w:r>
              <w:rPr>
                <w:noProof/>
                <w:webHidden/>
              </w:rPr>
              <w:fldChar w:fldCharType="separate"/>
            </w:r>
            <w:r>
              <w:rPr>
                <w:noProof/>
                <w:webHidden/>
              </w:rPr>
              <w:t>18</w:t>
            </w:r>
            <w:r>
              <w:rPr>
                <w:noProof/>
                <w:webHidden/>
              </w:rPr>
              <w:fldChar w:fldCharType="end"/>
            </w:r>
          </w:hyperlink>
        </w:p>
        <w:p w14:paraId="7F88D2B4" w14:textId="681871D4" w:rsidR="00824E9C" w:rsidRDefault="00824E9C">
          <w:pPr>
            <w:pStyle w:val="TOC3"/>
            <w:tabs>
              <w:tab w:val="right" w:leader="dot" w:pos="9016"/>
            </w:tabs>
            <w:rPr>
              <w:rFonts w:asciiTheme="minorHAnsi" w:eastAsiaTheme="minorEastAsia" w:hAnsiTheme="minorHAnsi"/>
              <w:noProof/>
              <w:sz w:val="22"/>
              <w:lang w:eastAsia="en-GB"/>
            </w:rPr>
          </w:pPr>
          <w:hyperlink w:anchor="_Toc523157363" w:history="1">
            <w:r w:rsidRPr="006A017F">
              <w:rPr>
                <w:rStyle w:val="Hyperlink"/>
                <w:noProof/>
              </w:rPr>
              <w:t>3.4.4 Database Schema</w:t>
            </w:r>
            <w:r>
              <w:rPr>
                <w:noProof/>
                <w:webHidden/>
              </w:rPr>
              <w:tab/>
            </w:r>
            <w:r>
              <w:rPr>
                <w:noProof/>
                <w:webHidden/>
              </w:rPr>
              <w:fldChar w:fldCharType="begin"/>
            </w:r>
            <w:r>
              <w:rPr>
                <w:noProof/>
                <w:webHidden/>
              </w:rPr>
              <w:instrText xml:space="preserve"> PAGEREF _Toc523157363 \h </w:instrText>
            </w:r>
            <w:r>
              <w:rPr>
                <w:noProof/>
                <w:webHidden/>
              </w:rPr>
            </w:r>
            <w:r>
              <w:rPr>
                <w:noProof/>
                <w:webHidden/>
              </w:rPr>
              <w:fldChar w:fldCharType="separate"/>
            </w:r>
            <w:r>
              <w:rPr>
                <w:noProof/>
                <w:webHidden/>
              </w:rPr>
              <w:t>18</w:t>
            </w:r>
            <w:r>
              <w:rPr>
                <w:noProof/>
                <w:webHidden/>
              </w:rPr>
              <w:fldChar w:fldCharType="end"/>
            </w:r>
          </w:hyperlink>
        </w:p>
        <w:p w14:paraId="3F083701" w14:textId="36CD7DE7" w:rsidR="00824E9C" w:rsidRDefault="00824E9C">
          <w:pPr>
            <w:pStyle w:val="TOC2"/>
            <w:tabs>
              <w:tab w:val="right" w:leader="dot" w:pos="9016"/>
            </w:tabs>
            <w:rPr>
              <w:rFonts w:asciiTheme="minorHAnsi" w:eastAsiaTheme="minorEastAsia" w:hAnsiTheme="minorHAnsi"/>
              <w:noProof/>
              <w:sz w:val="22"/>
              <w:lang w:eastAsia="en-GB"/>
            </w:rPr>
          </w:pPr>
          <w:hyperlink w:anchor="_Toc523157364" w:history="1">
            <w:r w:rsidRPr="006A017F">
              <w:rPr>
                <w:rStyle w:val="Hyperlink"/>
                <w:noProof/>
              </w:rPr>
              <w:t>3.5 System Development Tools and Techniques</w:t>
            </w:r>
            <w:r>
              <w:rPr>
                <w:noProof/>
                <w:webHidden/>
              </w:rPr>
              <w:tab/>
            </w:r>
            <w:r>
              <w:rPr>
                <w:noProof/>
                <w:webHidden/>
              </w:rPr>
              <w:fldChar w:fldCharType="begin"/>
            </w:r>
            <w:r>
              <w:rPr>
                <w:noProof/>
                <w:webHidden/>
              </w:rPr>
              <w:instrText xml:space="preserve"> PAGEREF _Toc523157364 \h </w:instrText>
            </w:r>
            <w:r>
              <w:rPr>
                <w:noProof/>
                <w:webHidden/>
              </w:rPr>
            </w:r>
            <w:r>
              <w:rPr>
                <w:noProof/>
                <w:webHidden/>
              </w:rPr>
              <w:fldChar w:fldCharType="separate"/>
            </w:r>
            <w:r>
              <w:rPr>
                <w:noProof/>
                <w:webHidden/>
              </w:rPr>
              <w:t>18</w:t>
            </w:r>
            <w:r>
              <w:rPr>
                <w:noProof/>
                <w:webHidden/>
              </w:rPr>
              <w:fldChar w:fldCharType="end"/>
            </w:r>
          </w:hyperlink>
        </w:p>
        <w:p w14:paraId="393305B1" w14:textId="67F63C0D" w:rsidR="00824E9C" w:rsidRDefault="00824E9C">
          <w:pPr>
            <w:pStyle w:val="TOC3"/>
            <w:tabs>
              <w:tab w:val="right" w:leader="dot" w:pos="9016"/>
            </w:tabs>
            <w:rPr>
              <w:rFonts w:asciiTheme="minorHAnsi" w:eastAsiaTheme="minorEastAsia" w:hAnsiTheme="minorHAnsi"/>
              <w:noProof/>
              <w:sz w:val="22"/>
              <w:lang w:eastAsia="en-GB"/>
            </w:rPr>
          </w:pPr>
          <w:hyperlink w:anchor="_Toc523157365" w:history="1">
            <w:r w:rsidRPr="006A017F">
              <w:rPr>
                <w:rStyle w:val="Hyperlink"/>
                <w:noProof/>
              </w:rPr>
              <w:t>3.5.1 Web Design Tools</w:t>
            </w:r>
            <w:r>
              <w:rPr>
                <w:noProof/>
                <w:webHidden/>
              </w:rPr>
              <w:tab/>
            </w:r>
            <w:r>
              <w:rPr>
                <w:noProof/>
                <w:webHidden/>
              </w:rPr>
              <w:fldChar w:fldCharType="begin"/>
            </w:r>
            <w:r>
              <w:rPr>
                <w:noProof/>
                <w:webHidden/>
              </w:rPr>
              <w:instrText xml:space="preserve"> PAGEREF _Toc523157365 \h </w:instrText>
            </w:r>
            <w:r>
              <w:rPr>
                <w:noProof/>
                <w:webHidden/>
              </w:rPr>
            </w:r>
            <w:r>
              <w:rPr>
                <w:noProof/>
                <w:webHidden/>
              </w:rPr>
              <w:fldChar w:fldCharType="separate"/>
            </w:r>
            <w:r>
              <w:rPr>
                <w:noProof/>
                <w:webHidden/>
              </w:rPr>
              <w:t>18</w:t>
            </w:r>
            <w:r>
              <w:rPr>
                <w:noProof/>
                <w:webHidden/>
              </w:rPr>
              <w:fldChar w:fldCharType="end"/>
            </w:r>
          </w:hyperlink>
        </w:p>
        <w:p w14:paraId="756E3974" w14:textId="35EB26E4" w:rsidR="00824E9C" w:rsidRDefault="00824E9C">
          <w:pPr>
            <w:pStyle w:val="TOC3"/>
            <w:tabs>
              <w:tab w:val="right" w:leader="dot" w:pos="9016"/>
            </w:tabs>
            <w:rPr>
              <w:rFonts w:asciiTheme="minorHAnsi" w:eastAsiaTheme="minorEastAsia" w:hAnsiTheme="minorHAnsi"/>
              <w:noProof/>
              <w:sz w:val="22"/>
              <w:lang w:eastAsia="en-GB"/>
            </w:rPr>
          </w:pPr>
          <w:hyperlink w:anchor="_Toc523157366" w:history="1">
            <w:r w:rsidRPr="006A017F">
              <w:rPr>
                <w:rStyle w:val="Hyperlink"/>
                <w:noProof/>
              </w:rPr>
              <w:t>3.5.2 Back End Development Tools</w:t>
            </w:r>
            <w:r>
              <w:rPr>
                <w:noProof/>
                <w:webHidden/>
              </w:rPr>
              <w:tab/>
            </w:r>
            <w:r>
              <w:rPr>
                <w:noProof/>
                <w:webHidden/>
              </w:rPr>
              <w:fldChar w:fldCharType="begin"/>
            </w:r>
            <w:r>
              <w:rPr>
                <w:noProof/>
                <w:webHidden/>
              </w:rPr>
              <w:instrText xml:space="preserve"> PAGEREF _Toc523157366 \h </w:instrText>
            </w:r>
            <w:r>
              <w:rPr>
                <w:noProof/>
                <w:webHidden/>
              </w:rPr>
            </w:r>
            <w:r>
              <w:rPr>
                <w:noProof/>
                <w:webHidden/>
              </w:rPr>
              <w:fldChar w:fldCharType="separate"/>
            </w:r>
            <w:r>
              <w:rPr>
                <w:noProof/>
                <w:webHidden/>
              </w:rPr>
              <w:t>19</w:t>
            </w:r>
            <w:r>
              <w:rPr>
                <w:noProof/>
                <w:webHidden/>
              </w:rPr>
              <w:fldChar w:fldCharType="end"/>
            </w:r>
          </w:hyperlink>
        </w:p>
        <w:p w14:paraId="209F1566" w14:textId="668A8EF5" w:rsidR="00824E9C" w:rsidRDefault="00824E9C">
          <w:pPr>
            <w:pStyle w:val="TOC3"/>
            <w:tabs>
              <w:tab w:val="right" w:leader="dot" w:pos="9016"/>
            </w:tabs>
            <w:rPr>
              <w:rFonts w:asciiTheme="minorHAnsi" w:eastAsiaTheme="minorEastAsia" w:hAnsiTheme="minorHAnsi"/>
              <w:noProof/>
              <w:sz w:val="22"/>
              <w:lang w:eastAsia="en-GB"/>
            </w:rPr>
          </w:pPr>
          <w:hyperlink w:anchor="_Toc523157367" w:history="1">
            <w:r w:rsidRPr="006A017F">
              <w:rPr>
                <w:rStyle w:val="Hyperlink"/>
                <w:noProof/>
              </w:rPr>
              <w:t>3.5.3 Database Tools</w:t>
            </w:r>
            <w:r>
              <w:rPr>
                <w:noProof/>
                <w:webHidden/>
              </w:rPr>
              <w:tab/>
            </w:r>
            <w:r>
              <w:rPr>
                <w:noProof/>
                <w:webHidden/>
              </w:rPr>
              <w:fldChar w:fldCharType="begin"/>
            </w:r>
            <w:r>
              <w:rPr>
                <w:noProof/>
                <w:webHidden/>
              </w:rPr>
              <w:instrText xml:space="preserve"> PAGEREF _Toc523157367 \h </w:instrText>
            </w:r>
            <w:r>
              <w:rPr>
                <w:noProof/>
                <w:webHidden/>
              </w:rPr>
            </w:r>
            <w:r>
              <w:rPr>
                <w:noProof/>
                <w:webHidden/>
              </w:rPr>
              <w:fldChar w:fldCharType="separate"/>
            </w:r>
            <w:r>
              <w:rPr>
                <w:noProof/>
                <w:webHidden/>
              </w:rPr>
              <w:t>19</w:t>
            </w:r>
            <w:r>
              <w:rPr>
                <w:noProof/>
                <w:webHidden/>
              </w:rPr>
              <w:fldChar w:fldCharType="end"/>
            </w:r>
          </w:hyperlink>
        </w:p>
        <w:p w14:paraId="1204A015" w14:textId="4F29039C" w:rsidR="00824E9C" w:rsidRDefault="00824E9C">
          <w:pPr>
            <w:pStyle w:val="TOC3"/>
            <w:tabs>
              <w:tab w:val="right" w:leader="dot" w:pos="9016"/>
            </w:tabs>
            <w:rPr>
              <w:rFonts w:asciiTheme="minorHAnsi" w:eastAsiaTheme="minorEastAsia" w:hAnsiTheme="minorHAnsi"/>
              <w:noProof/>
              <w:sz w:val="22"/>
              <w:lang w:eastAsia="en-GB"/>
            </w:rPr>
          </w:pPr>
          <w:hyperlink w:anchor="_Toc523157368" w:history="1">
            <w:r w:rsidRPr="006A017F">
              <w:rPr>
                <w:rStyle w:val="Hyperlink"/>
                <w:noProof/>
              </w:rPr>
              <w:t>3.5.4 Software Tools</w:t>
            </w:r>
            <w:r>
              <w:rPr>
                <w:noProof/>
                <w:webHidden/>
              </w:rPr>
              <w:tab/>
            </w:r>
            <w:r>
              <w:rPr>
                <w:noProof/>
                <w:webHidden/>
              </w:rPr>
              <w:fldChar w:fldCharType="begin"/>
            </w:r>
            <w:r>
              <w:rPr>
                <w:noProof/>
                <w:webHidden/>
              </w:rPr>
              <w:instrText xml:space="preserve"> PAGEREF _Toc523157368 \h </w:instrText>
            </w:r>
            <w:r>
              <w:rPr>
                <w:noProof/>
                <w:webHidden/>
              </w:rPr>
            </w:r>
            <w:r>
              <w:rPr>
                <w:noProof/>
                <w:webHidden/>
              </w:rPr>
              <w:fldChar w:fldCharType="separate"/>
            </w:r>
            <w:r>
              <w:rPr>
                <w:noProof/>
                <w:webHidden/>
              </w:rPr>
              <w:t>19</w:t>
            </w:r>
            <w:r>
              <w:rPr>
                <w:noProof/>
                <w:webHidden/>
              </w:rPr>
              <w:fldChar w:fldCharType="end"/>
            </w:r>
          </w:hyperlink>
        </w:p>
        <w:p w14:paraId="567DF7AE" w14:textId="0EB36DC6" w:rsidR="00824E9C" w:rsidRDefault="00824E9C">
          <w:pPr>
            <w:pStyle w:val="TOC3"/>
            <w:tabs>
              <w:tab w:val="right" w:leader="dot" w:pos="9016"/>
            </w:tabs>
            <w:rPr>
              <w:rFonts w:asciiTheme="minorHAnsi" w:eastAsiaTheme="minorEastAsia" w:hAnsiTheme="minorHAnsi"/>
              <w:noProof/>
              <w:sz w:val="22"/>
              <w:lang w:eastAsia="en-GB"/>
            </w:rPr>
          </w:pPr>
          <w:hyperlink w:anchor="_Toc523157369" w:history="1">
            <w:r w:rsidRPr="006A017F">
              <w:rPr>
                <w:rStyle w:val="Hyperlink"/>
                <w:noProof/>
              </w:rPr>
              <w:t>3.5.5 Online Resources</w:t>
            </w:r>
            <w:r>
              <w:rPr>
                <w:noProof/>
                <w:webHidden/>
              </w:rPr>
              <w:tab/>
            </w:r>
            <w:r>
              <w:rPr>
                <w:noProof/>
                <w:webHidden/>
              </w:rPr>
              <w:fldChar w:fldCharType="begin"/>
            </w:r>
            <w:r>
              <w:rPr>
                <w:noProof/>
                <w:webHidden/>
              </w:rPr>
              <w:instrText xml:space="preserve"> PAGEREF _Toc523157369 \h </w:instrText>
            </w:r>
            <w:r>
              <w:rPr>
                <w:noProof/>
                <w:webHidden/>
              </w:rPr>
            </w:r>
            <w:r>
              <w:rPr>
                <w:noProof/>
                <w:webHidden/>
              </w:rPr>
              <w:fldChar w:fldCharType="separate"/>
            </w:r>
            <w:r>
              <w:rPr>
                <w:noProof/>
                <w:webHidden/>
              </w:rPr>
              <w:t>19</w:t>
            </w:r>
            <w:r>
              <w:rPr>
                <w:noProof/>
                <w:webHidden/>
              </w:rPr>
              <w:fldChar w:fldCharType="end"/>
            </w:r>
          </w:hyperlink>
        </w:p>
        <w:p w14:paraId="3993B4F0" w14:textId="0A22B2CC" w:rsidR="00824E9C" w:rsidRDefault="00824E9C">
          <w:pPr>
            <w:pStyle w:val="TOC2"/>
            <w:tabs>
              <w:tab w:val="right" w:leader="dot" w:pos="9016"/>
            </w:tabs>
            <w:rPr>
              <w:rFonts w:asciiTheme="minorHAnsi" w:eastAsiaTheme="minorEastAsia" w:hAnsiTheme="minorHAnsi"/>
              <w:noProof/>
              <w:sz w:val="22"/>
              <w:lang w:eastAsia="en-GB"/>
            </w:rPr>
          </w:pPr>
          <w:hyperlink w:anchor="_Toc523157370" w:history="1">
            <w:r w:rsidRPr="006A017F">
              <w:rPr>
                <w:rStyle w:val="Hyperlink"/>
                <w:noProof/>
              </w:rPr>
              <w:t>3.6 Deliverables</w:t>
            </w:r>
            <w:r>
              <w:rPr>
                <w:noProof/>
                <w:webHidden/>
              </w:rPr>
              <w:tab/>
            </w:r>
            <w:r>
              <w:rPr>
                <w:noProof/>
                <w:webHidden/>
              </w:rPr>
              <w:fldChar w:fldCharType="begin"/>
            </w:r>
            <w:r>
              <w:rPr>
                <w:noProof/>
                <w:webHidden/>
              </w:rPr>
              <w:instrText xml:space="preserve"> PAGEREF _Toc523157370 \h </w:instrText>
            </w:r>
            <w:r>
              <w:rPr>
                <w:noProof/>
                <w:webHidden/>
              </w:rPr>
            </w:r>
            <w:r>
              <w:rPr>
                <w:noProof/>
                <w:webHidden/>
              </w:rPr>
              <w:fldChar w:fldCharType="separate"/>
            </w:r>
            <w:r>
              <w:rPr>
                <w:noProof/>
                <w:webHidden/>
              </w:rPr>
              <w:t>20</w:t>
            </w:r>
            <w:r>
              <w:rPr>
                <w:noProof/>
                <w:webHidden/>
              </w:rPr>
              <w:fldChar w:fldCharType="end"/>
            </w:r>
          </w:hyperlink>
        </w:p>
        <w:p w14:paraId="72913626" w14:textId="25CE9355" w:rsidR="00824E9C" w:rsidRDefault="00824E9C">
          <w:pPr>
            <w:pStyle w:val="TOC3"/>
            <w:tabs>
              <w:tab w:val="right" w:leader="dot" w:pos="9016"/>
            </w:tabs>
            <w:rPr>
              <w:rFonts w:asciiTheme="minorHAnsi" w:eastAsiaTheme="minorEastAsia" w:hAnsiTheme="minorHAnsi"/>
              <w:noProof/>
              <w:sz w:val="22"/>
              <w:lang w:eastAsia="en-GB"/>
            </w:rPr>
          </w:pPr>
          <w:hyperlink w:anchor="_Toc523157371" w:history="1">
            <w:r w:rsidRPr="006A017F">
              <w:rPr>
                <w:rStyle w:val="Hyperlink"/>
                <w:noProof/>
              </w:rPr>
              <w:t>3.6.1 Admin Module</w:t>
            </w:r>
            <w:r>
              <w:rPr>
                <w:noProof/>
                <w:webHidden/>
              </w:rPr>
              <w:tab/>
            </w:r>
            <w:r>
              <w:rPr>
                <w:noProof/>
                <w:webHidden/>
              </w:rPr>
              <w:fldChar w:fldCharType="begin"/>
            </w:r>
            <w:r>
              <w:rPr>
                <w:noProof/>
                <w:webHidden/>
              </w:rPr>
              <w:instrText xml:space="preserve"> PAGEREF _Toc523157371 \h </w:instrText>
            </w:r>
            <w:r>
              <w:rPr>
                <w:noProof/>
                <w:webHidden/>
              </w:rPr>
            </w:r>
            <w:r>
              <w:rPr>
                <w:noProof/>
                <w:webHidden/>
              </w:rPr>
              <w:fldChar w:fldCharType="separate"/>
            </w:r>
            <w:r>
              <w:rPr>
                <w:noProof/>
                <w:webHidden/>
              </w:rPr>
              <w:t>20</w:t>
            </w:r>
            <w:r>
              <w:rPr>
                <w:noProof/>
                <w:webHidden/>
              </w:rPr>
              <w:fldChar w:fldCharType="end"/>
            </w:r>
          </w:hyperlink>
        </w:p>
        <w:p w14:paraId="47D73D46" w14:textId="5B79C0AA" w:rsidR="00824E9C" w:rsidRDefault="00824E9C">
          <w:pPr>
            <w:pStyle w:val="TOC3"/>
            <w:tabs>
              <w:tab w:val="right" w:leader="dot" w:pos="9016"/>
            </w:tabs>
            <w:rPr>
              <w:rFonts w:asciiTheme="minorHAnsi" w:eastAsiaTheme="minorEastAsia" w:hAnsiTheme="minorHAnsi"/>
              <w:noProof/>
              <w:sz w:val="22"/>
              <w:lang w:eastAsia="en-GB"/>
            </w:rPr>
          </w:pPr>
          <w:hyperlink w:anchor="_Toc523157372" w:history="1">
            <w:r w:rsidRPr="006A017F">
              <w:rPr>
                <w:rStyle w:val="Hyperlink"/>
                <w:noProof/>
              </w:rPr>
              <w:t>3.6.2 Politician’s Module</w:t>
            </w:r>
            <w:r>
              <w:rPr>
                <w:noProof/>
                <w:webHidden/>
              </w:rPr>
              <w:tab/>
            </w:r>
            <w:r>
              <w:rPr>
                <w:noProof/>
                <w:webHidden/>
              </w:rPr>
              <w:fldChar w:fldCharType="begin"/>
            </w:r>
            <w:r>
              <w:rPr>
                <w:noProof/>
                <w:webHidden/>
              </w:rPr>
              <w:instrText xml:space="preserve"> PAGEREF _Toc523157372 \h </w:instrText>
            </w:r>
            <w:r>
              <w:rPr>
                <w:noProof/>
                <w:webHidden/>
              </w:rPr>
            </w:r>
            <w:r>
              <w:rPr>
                <w:noProof/>
                <w:webHidden/>
              </w:rPr>
              <w:fldChar w:fldCharType="separate"/>
            </w:r>
            <w:r>
              <w:rPr>
                <w:noProof/>
                <w:webHidden/>
              </w:rPr>
              <w:t>20</w:t>
            </w:r>
            <w:r>
              <w:rPr>
                <w:noProof/>
                <w:webHidden/>
              </w:rPr>
              <w:fldChar w:fldCharType="end"/>
            </w:r>
          </w:hyperlink>
        </w:p>
        <w:p w14:paraId="27568ECE" w14:textId="47F47827" w:rsidR="00824E9C" w:rsidRDefault="00824E9C">
          <w:pPr>
            <w:pStyle w:val="TOC3"/>
            <w:tabs>
              <w:tab w:val="right" w:leader="dot" w:pos="9016"/>
            </w:tabs>
            <w:rPr>
              <w:rFonts w:asciiTheme="minorHAnsi" w:eastAsiaTheme="minorEastAsia" w:hAnsiTheme="minorHAnsi"/>
              <w:noProof/>
              <w:sz w:val="22"/>
              <w:lang w:eastAsia="en-GB"/>
            </w:rPr>
          </w:pPr>
          <w:hyperlink w:anchor="_Toc523157373" w:history="1">
            <w:r w:rsidRPr="006A017F">
              <w:rPr>
                <w:rStyle w:val="Hyperlink"/>
                <w:noProof/>
              </w:rPr>
              <w:t>3.6.3 Citizen’s Module</w:t>
            </w:r>
            <w:r>
              <w:rPr>
                <w:noProof/>
                <w:webHidden/>
              </w:rPr>
              <w:tab/>
            </w:r>
            <w:r>
              <w:rPr>
                <w:noProof/>
                <w:webHidden/>
              </w:rPr>
              <w:fldChar w:fldCharType="begin"/>
            </w:r>
            <w:r>
              <w:rPr>
                <w:noProof/>
                <w:webHidden/>
              </w:rPr>
              <w:instrText xml:space="preserve"> PAGEREF _Toc523157373 \h </w:instrText>
            </w:r>
            <w:r>
              <w:rPr>
                <w:noProof/>
                <w:webHidden/>
              </w:rPr>
            </w:r>
            <w:r>
              <w:rPr>
                <w:noProof/>
                <w:webHidden/>
              </w:rPr>
              <w:fldChar w:fldCharType="separate"/>
            </w:r>
            <w:r>
              <w:rPr>
                <w:noProof/>
                <w:webHidden/>
              </w:rPr>
              <w:t>20</w:t>
            </w:r>
            <w:r>
              <w:rPr>
                <w:noProof/>
                <w:webHidden/>
              </w:rPr>
              <w:fldChar w:fldCharType="end"/>
            </w:r>
          </w:hyperlink>
        </w:p>
        <w:p w14:paraId="3EB14FA6" w14:textId="6CCCBDEA" w:rsidR="00824E9C" w:rsidRDefault="00824E9C">
          <w:pPr>
            <w:pStyle w:val="TOC1"/>
            <w:tabs>
              <w:tab w:val="right" w:leader="dot" w:pos="9016"/>
            </w:tabs>
            <w:rPr>
              <w:rFonts w:asciiTheme="minorHAnsi" w:eastAsiaTheme="minorEastAsia" w:hAnsiTheme="minorHAnsi"/>
              <w:noProof/>
              <w:sz w:val="22"/>
              <w:lang w:eastAsia="en-GB"/>
            </w:rPr>
          </w:pPr>
          <w:hyperlink w:anchor="_Toc523157374" w:history="1">
            <w:r w:rsidRPr="006A017F">
              <w:rPr>
                <w:rStyle w:val="Hyperlink"/>
                <w:noProof/>
              </w:rPr>
              <w:t>References</w:t>
            </w:r>
            <w:r>
              <w:rPr>
                <w:noProof/>
                <w:webHidden/>
              </w:rPr>
              <w:tab/>
            </w:r>
            <w:r>
              <w:rPr>
                <w:noProof/>
                <w:webHidden/>
              </w:rPr>
              <w:fldChar w:fldCharType="begin"/>
            </w:r>
            <w:r>
              <w:rPr>
                <w:noProof/>
                <w:webHidden/>
              </w:rPr>
              <w:instrText xml:space="preserve"> PAGEREF _Toc523157374 \h </w:instrText>
            </w:r>
            <w:r>
              <w:rPr>
                <w:noProof/>
                <w:webHidden/>
              </w:rPr>
            </w:r>
            <w:r>
              <w:rPr>
                <w:noProof/>
                <w:webHidden/>
              </w:rPr>
              <w:fldChar w:fldCharType="separate"/>
            </w:r>
            <w:r>
              <w:rPr>
                <w:noProof/>
                <w:webHidden/>
              </w:rPr>
              <w:t>22</w:t>
            </w:r>
            <w:r>
              <w:rPr>
                <w:noProof/>
                <w:webHidden/>
              </w:rPr>
              <w:fldChar w:fldCharType="end"/>
            </w:r>
          </w:hyperlink>
        </w:p>
        <w:p w14:paraId="334972D7" w14:textId="17449BE3" w:rsidR="00824E9C" w:rsidRDefault="00824E9C">
          <w:pPr>
            <w:pStyle w:val="TOC1"/>
            <w:tabs>
              <w:tab w:val="right" w:leader="dot" w:pos="9016"/>
            </w:tabs>
            <w:rPr>
              <w:rFonts w:asciiTheme="minorHAnsi" w:eastAsiaTheme="minorEastAsia" w:hAnsiTheme="minorHAnsi"/>
              <w:noProof/>
              <w:sz w:val="22"/>
              <w:lang w:eastAsia="en-GB"/>
            </w:rPr>
          </w:pPr>
          <w:hyperlink w:anchor="_Toc523157375" w:history="1">
            <w:r w:rsidRPr="006A017F">
              <w:rPr>
                <w:rStyle w:val="Hyperlink"/>
                <w:noProof/>
              </w:rPr>
              <w:t>Appendix</w:t>
            </w:r>
            <w:r>
              <w:rPr>
                <w:noProof/>
                <w:webHidden/>
              </w:rPr>
              <w:tab/>
            </w:r>
            <w:r>
              <w:rPr>
                <w:noProof/>
                <w:webHidden/>
              </w:rPr>
              <w:fldChar w:fldCharType="begin"/>
            </w:r>
            <w:r>
              <w:rPr>
                <w:noProof/>
                <w:webHidden/>
              </w:rPr>
              <w:instrText xml:space="preserve"> PAGEREF _Toc523157375 \h </w:instrText>
            </w:r>
            <w:r>
              <w:rPr>
                <w:noProof/>
                <w:webHidden/>
              </w:rPr>
            </w:r>
            <w:r>
              <w:rPr>
                <w:noProof/>
                <w:webHidden/>
              </w:rPr>
              <w:fldChar w:fldCharType="separate"/>
            </w:r>
            <w:r>
              <w:rPr>
                <w:noProof/>
                <w:webHidden/>
              </w:rPr>
              <w:t>24</w:t>
            </w:r>
            <w:r>
              <w:rPr>
                <w:noProof/>
                <w:webHidden/>
              </w:rPr>
              <w:fldChar w:fldCharType="end"/>
            </w:r>
          </w:hyperlink>
        </w:p>
        <w:p w14:paraId="23C76C49" w14:textId="2699F479" w:rsidR="00824E9C" w:rsidRDefault="00824E9C">
          <w:pPr>
            <w:pStyle w:val="TOC2"/>
            <w:tabs>
              <w:tab w:val="right" w:leader="dot" w:pos="9016"/>
            </w:tabs>
            <w:rPr>
              <w:rFonts w:asciiTheme="minorHAnsi" w:eastAsiaTheme="minorEastAsia" w:hAnsiTheme="minorHAnsi"/>
              <w:noProof/>
              <w:sz w:val="22"/>
              <w:lang w:eastAsia="en-GB"/>
            </w:rPr>
          </w:pPr>
          <w:hyperlink w:anchor="_Toc523157376" w:history="1">
            <w:r w:rsidRPr="006A017F">
              <w:rPr>
                <w:rStyle w:val="Hyperlink"/>
                <w:noProof/>
              </w:rPr>
              <w:t>Appendix A: Gantt Chart</w:t>
            </w:r>
            <w:r>
              <w:rPr>
                <w:noProof/>
                <w:webHidden/>
              </w:rPr>
              <w:tab/>
            </w:r>
            <w:r>
              <w:rPr>
                <w:noProof/>
                <w:webHidden/>
              </w:rPr>
              <w:fldChar w:fldCharType="begin"/>
            </w:r>
            <w:r>
              <w:rPr>
                <w:noProof/>
                <w:webHidden/>
              </w:rPr>
              <w:instrText xml:space="preserve"> PAGEREF _Toc523157376 \h </w:instrText>
            </w:r>
            <w:r>
              <w:rPr>
                <w:noProof/>
                <w:webHidden/>
              </w:rPr>
            </w:r>
            <w:r>
              <w:rPr>
                <w:noProof/>
                <w:webHidden/>
              </w:rPr>
              <w:fldChar w:fldCharType="separate"/>
            </w:r>
            <w:r>
              <w:rPr>
                <w:noProof/>
                <w:webHidden/>
              </w:rPr>
              <w:t>24</w:t>
            </w:r>
            <w:r>
              <w:rPr>
                <w:noProof/>
                <w:webHidden/>
              </w:rPr>
              <w:fldChar w:fldCharType="end"/>
            </w:r>
          </w:hyperlink>
        </w:p>
        <w:p w14:paraId="6610E2B0" w14:textId="347A8CB7" w:rsidR="008F5160" w:rsidRDefault="00C55CA0" w:rsidP="008F5160">
          <w:pPr>
            <w:rPr>
              <w:b/>
              <w:bCs/>
              <w:noProof/>
            </w:rPr>
          </w:pPr>
          <w:r>
            <w:rPr>
              <w:b/>
              <w:bCs/>
              <w:noProof/>
            </w:rPr>
            <w:fldChar w:fldCharType="end"/>
          </w:r>
        </w:p>
      </w:sdtContent>
    </w:sdt>
    <w:p w14:paraId="512B28E6" w14:textId="0DEA06BB" w:rsidR="00E23E6F" w:rsidRDefault="00E23E6F" w:rsidP="008F5160">
      <w:r>
        <w:br w:type="page"/>
      </w:r>
    </w:p>
    <w:p w14:paraId="19B9C1DD" w14:textId="7825B02B" w:rsidR="003A3AD6" w:rsidRDefault="003A3AD6" w:rsidP="003A3AD6">
      <w:pPr>
        <w:pStyle w:val="Heading1"/>
      </w:pPr>
      <w:bookmarkStart w:id="8" w:name="_Toc523157328"/>
      <w:r>
        <w:lastRenderedPageBreak/>
        <w:t>List of Figures</w:t>
      </w:r>
      <w:bookmarkEnd w:id="8"/>
    </w:p>
    <w:p w14:paraId="58E46066" w14:textId="77777777" w:rsidR="001E0254" w:rsidRPr="001E0254" w:rsidRDefault="001E0254" w:rsidP="001E0254"/>
    <w:p w14:paraId="3A6789D7" w14:textId="74B464ED" w:rsidR="00A22BF4" w:rsidRDefault="00815680">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4" \c </w:instrText>
      </w:r>
      <w:r>
        <w:fldChar w:fldCharType="separate"/>
      </w:r>
      <w:hyperlink w:anchor="_Toc523139893" w:history="1">
        <w:r w:rsidR="00A22BF4" w:rsidRPr="006E3475">
          <w:rPr>
            <w:rStyle w:val="Hyperlink"/>
            <w:noProof/>
          </w:rPr>
          <w:t>Figure 2.1: Citizen Wiki</w:t>
        </w:r>
        <w:r w:rsidR="00A22BF4">
          <w:rPr>
            <w:noProof/>
            <w:webHidden/>
          </w:rPr>
          <w:tab/>
        </w:r>
        <w:r w:rsidR="00A22BF4">
          <w:rPr>
            <w:noProof/>
            <w:webHidden/>
          </w:rPr>
          <w:fldChar w:fldCharType="begin"/>
        </w:r>
        <w:r w:rsidR="00A22BF4">
          <w:rPr>
            <w:noProof/>
            <w:webHidden/>
          </w:rPr>
          <w:instrText xml:space="preserve"> PAGEREF _Toc523139893 \h </w:instrText>
        </w:r>
        <w:r w:rsidR="00A22BF4">
          <w:rPr>
            <w:noProof/>
            <w:webHidden/>
          </w:rPr>
        </w:r>
        <w:r w:rsidR="00A22BF4">
          <w:rPr>
            <w:noProof/>
            <w:webHidden/>
          </w:rPr>
          <w:fldChar w:fldCharType="separate"/>
        </w:r>
        <w:r w:rsidR="00F70899">
          <w:rPr>
            <w:noProof/>
            <w:webHidden/>
          </w:rPr>
          <w:t>6</w:t>
        </w:r>
        <w:r w:rsidR="00A22BF4">
          <w:rPr>
            <w:noProof/>
            <w:webHidden/>
          </w:rPr>
          <w:fldChar w:fldCharType="end"/>
        </w:r>
      </w:hyperlink>
    </w:p>
    <w:p w14:paraId="311FE089" w14:textId="1A177BB0" w:rsidR="00A22BF4" w:rsidRDefault="00A22BF4">
      <w:pPr>
        <w:pStyle w:val="TableofFigures"/>
        <w:tabs>
          <w:tab w:val="right" w:leader="dot" w:pos="9016"/>
        </w:tabs>
        <w:rPr>
          <w:rFonts w:asciiTheme="minorHAnsi" w:eastAsiaTheme="minorEastAsia" w:hAnsiTheme="minorHAnsi"/>
          <w:noProof/>
          <w:sz w:val="22"/>
          <w:lang w:eastAsia="en-GB"/>
        </w:rPr>
      </w:pPr>
      <w:hyperlink w:anchor="_Toc523139894" w:history="1">
        <w:r w:rsidRPr="006E3475">
          <w:rPr>
            <w:rStyle w:val="Hyperlink"/>
            <w:noProof/>
          </w:rPr>
          <w:t>Figure 2.2: Citizen Interests</w:t>
        </w:r>
        <w:r>
          <w:rPr>
            <w:noProof/>
            <w:webHidden/>
          </w:rPr>
          <w:tab/>
        </w:r>
        <w:r>
          <w:rPr>
            <w:noProof/>
            <w:webHidden/>
          </w:rPr>
          <w:fldChar w:fldCharType="begin"/>
        </w:r>
        <w:r>
          <w:rPr>
            <w:noProof/>
            <w:webHidden/>
          </w:rPr>
          <w:instrText xml:space="preserve"> PAGEREF _Toc523139894 \h </w:instrText>
        </w:r>
        <w:r>
          <w:rPr>
            <w:noProof/>
            <w:webHidden/>
          </w:rPr>
        </w:r>
        <w:r>
          <w:rPr>
            <w:noProof/>
            <w:webHidden/>
          </w:rPr>
          <w:fldChar w:fldCharType="separate"/>
        </w:r>
        <w:r w:rsidR="00F70899">
          <w:rPr>
            <w:noProof/>
            <w:webHidden/>
          </w:rPr>
          <w:t>7</w:t>
        </w:r>
        <w:r>
          <w:rPr>
            <w:noProof/>
            <w:webHidden/>
          </w:rPr>
          <w:fldChar w:fldCharType="end"/>
        </w:r>
      </w:hyperlink>
    </w:p>
    <w:p w14:paraId="2EF5C309" w14:textId="5BD25484" w:rsidR="00A22BF4" w:rsidRDefault="00A22BF4">
      <w:pPr>
        <w:pStyle w:val="TableofFigures"/>
        <w:tabs>
          <w:tab w:val="right" w:leader="dot" w:pos="9016"/>
        </w:tabs>
        <w:rPr>
          <w:rFonts w:asciiTheme="minorHAnsi" w:eastAsiaTheme="minorEastAsia" w:hAnsiTheme="minorHAnsi"/>
          <w:noProof/>
          <w:sz w:val="22"/>
          <w:lang w:eastAsia="en-GB"/>
        </w:rPr>
      </w:pPr>
      <w:hyperlink w:anchor="_Toc523139895" w:history="1">
        <w:r w:rsidRPr="006E3475">
          <w:rPr>
            <w:rStyle w:val="Hyperlink"/>
            <w:noProof/>
          </w:rPr>
          <w:t>Figure 2.3: New Ideas</w:t>
        </w:r>
        <w:r>
          <w:rPr>
            <w:noProof/>
            <w:webHidden/>
          </w:rPr>
          <w:tab/>
        </w:r>
        <w:r>
          <w:rPr>
            <w:noProof/>
            <w:webHidden/>
          </w:rPr>
          <w:fldChar w:fldCharType="begin"/>
        </w:r>
        <w:r>
          <w:rPr>
            <w:noProof/>
            <w:webHidden/>
          </w:rPr>
          <w:instrText xml:space="preserve"> PAGEREF _Toc523139895 \h </w:instrText>
        </w:r>
        <w:r>
          <w:rPr>
            <w:noProof/>
            <w:webHidden/>
          </w:rPr>
        </w:r>
        <w:r>
          <w:rPr>
            <w:noProof/>
            <w:webHidden/>
          </w:rPr>
          <w:fldChar w:fldCharType="separate"/>
        </w:r>
        <w:r w:rsidR="00F70899">
          <w:rPr>
            <w:noProof/>
            <w:webHidden/>
          </w:rPr>
          <w:t>7</w:t>
        </w:r>
        <w:r>
          <w:rPr>
            <w:noProof/>
            <w:webHidden/>
          </w:rPr>
          <w:fldChar w:fldCharType="end"/>
        </w:r>
      </w:hyperlink>
    </w:p>
    <w:p w14:paraId="2547ECE3" w14:textId="5B867DBC" w:rsidR="00A22BF4" w:rsidRDefault="00A22BF4">
      <w:pPr>
        <w:pStyle w:val="TableofFigures"/>
        <w:tabs>
          <w:tab w:val="right" w:leader="dot" w:pos="9016"/>
        </w:tabs>
        <w:rPr>
          <w:rFonts w:asciiTheme="minorHAnsi" w:eastAsiaTheme="minorEastAsia" w:hAnsiTheme="minorHAnsi"/>
          <w:noProof/>
          <w:sz w:val="22"/>
          <w:lang w:eastAsia="en-GB"/>
        </w:rPr>
      </w:pPr>
      <w:hyperlink w:anchor="_Toc523139896" w:history="1">
        <w:r w:rsidRPr="006E3475">
          <w:rPr>
            <w:rStyle w:val="Hyperlink"/>
            <w:noProof/>
          </w:rPr>
          <w:t>Figure 2.4: Polls</w:t>
        </w:r>
        <w:r>
          <w:rPr>
            <w:noProof/>
            <w:webHidden/>
          </w:rPr>
          <w:tab/>
        </w:r>
        <w:r>
          <w:rPr>
            <w:noProof/>
            <w:webHidden/>
          </w:rPr>
          <w:fldChar w:fldCharType="begin"/>
        </w:r>
        <w:r>
          <w:rPr>
            <w:noProof/>
            <w:webHidden/>
          </w:rPr>
          <w:instrText xml:space="preserve"> PAGEREF _Toc523139896 \h </w:instrText>
        </w:r>
        <w:r>
          <w:rPr>
            <w:noProof/>
            <w:webHidden/>
          </w:rPr>
        </w:r>
        <w:r>
          <w:rPr>
            <w:noProof/>
            <w:webHidden/>
          </w:rPr>
          <w:fldChar w:fldCharType="separate"/>
        </w:r>
        <w:r w:rsidR="00F70899">
          <w:rPr>
            <w:noProof/>
            <w:webHidden/>
          </w:rPr>
          <w:t>8</w:t>
        </w:r>
        <w:r>
          <w:rPr>
            <w:noProof/>
            <w:webHidden/>
          </w:rPr>
          <w:fldChar w:fldCharType="end"/>
        </w:r>
      </w:hyperlink>
    </w:p>
    <w:p w14:paraId="53579848" w14:textId="7A7EFAB8" w:rsidR="00A22BF4" w:rsidRDefault="00A22BF4">
      <w:pPr>
        <w:pStyle w:val="TableofFigures"/>
        <w:tabs>
          <w:tab w:val="right" w:leader="dot" w:pos="9016"/>
        </w:tabs>
        <w:rPr>
          <w:rFonts w:asciiTheme="minorHAnsi" w:eastAsiaTheme="minorEastAsia" w:hAnsiTheme="minorHAnsi"/>
          <w:noProof/>
          <w:sz w:val="22"/>
          <w:lang w:eastAsia="en-GB"/>
        </w:rPr>
      </w:pPr>
      <w:hyperlink w:anchor="_Toc523139897" w:history="1">
        <w:r w:rsidRPr="006E3475">
          <w:rPr>
            <w:rStyle w:val="Hyperlink"/>
            <w:noProof/>
          </w:rPr>
          <w:t>Figure 2.5: Elected leaders</w:t>
        </w:r>
        <w:r>
          <w:rPr>
            <w:noProof/>
            <w:webHidden/>
          </w:rPr>
          <w:tab/>
        </w:r>
        <w:r>
          <w:rPr>
            <w:noProof/>
            <w:webHidden/>
          </w:rPr>
          <w:fldChar w:fldCharType="begin"/>
        </w:r>
        <w:r>
          <w:rPr>
            <w:noProof/>
            <w:webHidden/>
          </w:rPr>
          <w:instrText xml:space="preserve"> PAGEREF _Toc523139897 \h </w:instrText>
        </w:r>
        <w:r>
          <w:rPr>
            <w:noProof/>
            <w:webHidden/>
          </w:rPr>
        </w:r>
        <w:r>
          <w:rPr>
            <w:noProof/>
            <w:webHidden/>
          </w:rPr>
          <w:fldChar w:fldCharType="separate"/>
        </w:r>
        <w:r w:rsidR="00F70899">
          <w:rPr>
            <w:noProof/>
            <w:webHidden/>
          </w:rPr>
          <w:t>8</w:t>
        </w:r>
        <w:r>
          <w:rPr>
            <w:noProof/>
            <w:webHidden/>
          </w:rPr>
          <w:fldChar w:fldCharType="end"/>
        </w:r>
      </w:hyperlink>
    </w:p>
    <w:p w14:paraId="6279D77F" w14:textId="6FAEBCDE" w:rsidR="00A22BF4" w:rsidRDefault="00A22BF4">
      <w:pPr>
        <w:pStyle w:val="TableofFigures"/>
        <w:tabs>
          <w:tab w:val="right" w:leader="dot" w:pos="9016"/>
        </w:tabs>
        <w:rPr>
          <w:rFonts w:asciiTheme="minorHAnsi" w:eastAsiaTheme="minorEastAsia" w:hAnsiTheme="minorHAnsi"/>
          <w:noProof/>
          <w:sz w:val="22"/>
          <w:lang w:eastAsia="en-GB"/>
        </w:rPr>
      </w:pPr>
      <w:hyperlink w:anchor="_Toc523139898" w:history="1">
        <w:r w:rsidRPr="006E3475">
          <w:rPr>
            <w:rStyle w:val="Hyperlink"/>
            <w:noProof/>
          </w:rPr>
          <w:t>Figure 2.6: Home Page</w:t>
        </w:r>
        <w:r>
          <w:rPr>
            <w:noProof/>
            <w:webHidden/>
          </w:rPr>
          <w:tab/>
        </w:r>
        <w:r>
          <w:rPr>
            <w:noProof/>
            <w:webHidden/>
          </w:rPr>
          <w:fldChar w:fldCharType="begin"/>
        </w:r>
        <w:r>
          <w:rPr>
            <w:noProof/>
            <w:webHidden/>
          </w:rPr>
          <w:instrText xml:space="preserve"> PAGEREF _Toc523139898 \h </w:instrText>
        </w:r>
        <w:r>
          <w:rPr>
            <w:noProof/>
            <w:webHidden/>
          </w:rPr>
        </w:r>
        <w:r>
          <w:rPr>
            <w:noProof/>
            <w:webHidden/>
          </w:rPr>
          <w:fldChar w:fldCharType="separate"/>
        </w:r>
        <w:r w:rsidR="00F70899">
          <w:rPr>
            <w:noProof/>
            <w:webHidden/>
          </w:rPr>
          <w:t>9</w:t>
        </w:r>
        <w:r>
          <w:rPr>
            <w:noProof/>
            <w:webHidden/>
          </w:rPr>
          <w:fldChar w:fldCharType="end"/>
        </w:r>
      </w:hyperlink>
    </w:p>
    <w:p w14:paraId="774D1F11" w14:textId="4B1AEF15" w:rsidR="00A22BF4" w:rsidRDefault="00A22BF4">
      <w:pPr>
        <w:pStyle w:val="TableofFigures"/>
        <w:tabs>
          <w:tab w:val="right" w:leader="dot" w:pos="9016"/>
        </w:tabs>
        <w:rPr>
          <w:rFonts w:asciiTheme="minorHAnsi" w:eastAsiaTheme="minorEastAsia" w:hAnsiTheme="minorHAnsi"/>
          <w:noProof/>
          <w:sz w:val="22"/>
          <w:lang w:eastAsia="en-GB"/>
        </w:rPr>
      </w:pPr>
      <w:hyperlink w:anchor="_Toc523139899" w:history="1">
        <w:r w:rsidRPr="006E3475">
          <w:rPr>
            <w:rStyle w:val="Hyperlink"/>
            <w:noProof/>
          </w:rPr>
          <w:t>Figure 2.7: Popular leaders</w:t>
        </w:r>
        <w:r>
          <w:rPr>
            <w:noProof/>
            <w:webHidden/>
          </w:rPr>
          <w:tab/>
        </w:r>
        <w:r>
          <w:rPr>
            <w:noProof/>
            <w:webHidden/>
          </w:rPr>
          <w:fldChar w:fldCharType="begin"/>
        </w:r>
        <w:r>
          <w:rPr>
            <w:noProof/>
            <w:webHidden/>
          </w:rPr>
          <w:instrText xml:space="preserve"> PAGEREF _Toc523139899 \h </w:instrText>
        </w:r>
        <w:r>
          <w:rPr>
            <w:noProof/>
            <w:webHidden/>
          </w:rPr>
        </w:r>
        <w:r>
          <w:rPr>
            <w:noProof/>
            <w:webHidden/>
          </w:rPr>
          <w:fldChar w:fldCharType="separate"/>
        </w:r>
        <w:r w:rsidR="00F70899">
          <w:rPr>
            <w:noProof/>
            <w:webHidden/>
          </w:rPr>
          <w:t>9</w:t>
        </w:r>
        <w:r>
          <w:rPr>
            <w:noProof/>
            <w:webHidden/>
          </w:rPr>
          <w:fldChar w:fldCharType="end"/>
        </w:r>
      </w:hyperlink>
    </w:p>
    <w:p w14:paraId="64ADB9A6" w14:textId="7E6C1437" w:rsidR="00A22BF4" w:rsidRDefault="00A22BF4">
      <w:pPr>
        <w:pStyle w:val="TableofFigures"/>
        <w:tabs>
          <w:tab w:val="right" w:leader="dot" w:pos="9016"/>
        </w:tabs>
        <w:rPr>
          <w:rFonts w:asciiTheme="minorHAnsi" w:eastAsiaTheme="minorEastAsia" w:hAnsiTheme="minorHAnsi"/>
          <w:noProof/>
          <w:sz w:val="22"/>
          <w:lang w:eastAsia="en-GB"/>
        </w:rPr>
      </w:pPr>
      <w:hyperlink w:anchor="_Toc523139900" w:history="1">
        <w:r w:rsidRPr="006E3475">
          <w:rPr>
            <w:rStyle w:val="Hyperlink"/>
            <w:noProof/>
          </w:rPr>
          <w:t>Figure 2.8: Opinions</w:t>
        </w:r>
        <w:r>
          <w:rPr>
            <w:noProof/>
            <w:webHidden/>
          </w:rPr>
          <w:tab/>
        </w:r>
        <w:r>
          <w:rPr>
            <w:noProof/>
            <w:webHidden/>
          </w:rPr>
          <w:fldChar w:fldCharType="begin"/>
        </w:r>
        <w:r>
          <w:rPr>
            <w:noProof/>
            <w:webHidden/>
          </w:rPr>
          <w:instrText xml:space="preserve"> PAGEREF _Toc523139900 \h </w:instrText>
        </w:r>
        <w:r>
          <w:rPr>
            <w:noProof/>
            <w:webHidden/>
          </w:rPr>
        </w:r>
        <w:r>
          <w:rPr>
            <w:noProof/>
            <w:webHidden/>
          </w:rPr>
          <w:fldChar w:fldCharType="separate"/>
        </w:r>
        <w:r w:rsidR="00F70899">
          <w:rPr>
            <w:noProof/>
            <w:webHidden/>
          </w:rPr>
          <w:t>10</w:t>
        </w:r>
        <w:r>
          <w:rPr>
            <w:noProof/>
            <w:webHidden/>
          </w:rPr>
          <w:fldChar w:fldCharType="end"/>
        </w:r>
      </w:hyperlink>
    </w:p>
    <w:p w14:paraId="77B7F37D" w14:textId="11E9FEE6" w:rsidR="00A22BF4" w:rsidRDefault="00A22BF4">
      <w:pPr>
        <w:pStyle w:val="TableofFigures"/>
        <w:tabs>
          <w:tab w:val="right" w:leader="dot" w:pos="9016"/>
        </w:tabs>
        <w:rPr>
          <w:rFonts w:asciiTheme="minorHAnsi" w:eastAsiaTheme="minorEastAsia" w:hAnsiTheme="minorHAnsi"/>
          <w:noProof/>
          <w:sz w:val="22"/>
          <w:lang w:eastAsia="en-GB"/>
        </w:rPr>
      </w:pPr>
      <w:hyperlink w:anchor="_Toc523139901" w:history="1">
        <w:r w:rsidRPr="006E3475">
          <w:rPr>
            <w:rStyle w:val="Hyperlink"/>
            <w:noProof/>
          </w:rPr>
          <w:t>Figure 2.9: Politician Rankings</w:t>
        </w:r>
        <w:r>
          <w:rPr>
            <w:noProof/>
            <w:webHidden/>
          </w:rPr>
          <w:tab/>
        </w:r>
        <w:r>
          <w:rPr>
            <w:noProof/>
            <w:webHidden/>
          </w:rPr>
          <w:fldChar w:fldCharType="begin"/>
        </w:r>
        <w:r>
          <w:rPr>
            <w:noProof/>
            <w:webHidden/>
          </w:rPr>
          <w:instrText xml:space="preserve"> PAGEREF _Toc523139901 \h </w:instrText>
        </w:r>
        <w:r>
          <w:rPr>
            <w:noProof/>
            <w:webHidden/>
          </w:rPr>
        </w:r>
        <w:r>
          <w:rPr>
            <w:noProof/>
            <w:webHidden/>
          </w:rPr>
          <w:fldChar w:fldCharType="separate"/>
        </w:r>
        <w:r w:rsidR="00F70899">
          <w:rPr>
            <w:noProof/>
            <w:webHidden/>
          </w:rPr>
          <w:t>10</w:t>
        </w:r>
        <w:r>
          <w:rPr>
            <w:noProof/>
            <w:webHidden/>
          </w:rPr>
          <w:fldChar w:fldCharType="end"/>
        </w:r>
      </w:hyperlink>
    </w:p>
    <w:p w14:paraId="6704E89C" w14:textId="4D69C1BE" w:rsidR="00A22BF4" w:rsidRDefault="00A22BF4">
      <w:pPr>
        <w:pStyle w:val="TableofFigures"/>
        <w:tabs>
          <w:tab w:val="right" w:leader="dot" w:pos="9016"/>
        </w:tabs>
        <w:rPr>
          <w:rFonts w:asciiTheme="minorHAnsi" w:eastAsiaTheme="minorEastAsia" w:hAnsiTheme="minorHAnsi"/>
          <w:noProof/>
          <w:sz w:val="22"/>
          <w:lang w:eastAsia="en-GB"/>
        </w:rPr>
      </w:pPr>
      <w:hyperlink w:anchor="_Toc523139902" w:history="1">
        <w:r w:rsidRPr="006E3475">
          <w:rPr>
            <w:rStyle w:val="Hyperlink"/>
            <w:noProof/>
          </w:rPr>
          <w:t>Figure 2.10: Opinions</w:t>
        </w:r>
        <w:r>
          <w:rPr>
            <w:noProof/>
            <w:webHidden/>
          </w:rPr>
          <w:tab/>
        </w:r>
        <w:r>
          <w:rPr>
            <w:noProof/>
            <w:webHidden/>
          </w:rPr>
          <w:fldChar w:fldCharType="begin"/>
        </w:r>
        <w:r>
          <w:rPr>
            <w:noProof/>
            <w:webHidden/>
          </w:rPr>
          <w:instrText xml:space="preserve"> PAGEREF _Toc523139902 \h </w:instrText>
        </w:r>
        <w:r>
          <w:rPr>
            <w:noProof/>
            <w:webHidden/>
          </w:rPr>
        </w:r>
        <w:r>
          <w:rPr>
            <w:noProof/>
            <w:webHidden/>
          </w:rPr>
          <w:fldChar w:fldCharType="separate"/>
        </w:r>
        <w:r w:rsidR="00F70899">
          <w:rPr>
            <w:noProof/>
            <w:webHidden/>
          </w:rPr>
          <w:t>11</w:t>
        </w:r>
        <w:r>
          <w:rPr>
            <w:noProof/>
            <w:webHidden/>
          </w:rPr>
          <w:fldChar w:fldCharType="end"/>
        </w:r>
      </w:hyperlink>
    </w:p>
    <w:p w14:paraId="425C9F95" w14:textId="78468768" w:rsidR="00A22BF4" w:rsidRDefault="00A22BF4">
      <w:pPr>
        <w:pStyle w:val="TableofFigures"/>
        <w:tabs>
          <w:tab w:val="right" w:leader="dot" w:pos="9016"/>
        </w:tabs>
        <w:rPr>
          <w:rFonts w:asciiTheme="minorHAnsi" w:eastAsiaTheme="minorEastAsia" w:hAnsiTheme="minorHAnsi"/>
          <w:noProof/>
          <w:sz w:val="22"/>
          <w:lang w:eastAsia="en-GB"/>
        </w:rPr>
      </w:pPr>
      <w:hyperlink w:anchor="_Toc523139903" w:history="1">
        <w:r w:rsidRPr="006E3475">
          <w:rPr>
            <w:rStyle w:val="Hyperlink"/>
            <w:noProof/>
          </w:rPr>
          <w:t>Figure 2.11: APP Home</w:t>
        </w:r>
        <w:r>
          <w:rPr>
            <w:noProof/>
            <w:webHidden/>
          </w:rPr>
          <w:tab/>
        </w:r>
        <w:r>
          <w:rPr>
            <w:noProof/>
            <w:webHidden/>
          </w:rPr>
          <w:fldChar w:fldCharType="begin"/>
        </w:r>
        <w:r>
          <w:rPr>
            <w:noProof/>
            <w:webHidden/>
          </w:rPr>
          <w:instrText xml:space="preserve"> PAGEREF _Toc523139903 \h </w:instrText>
        </w:r>
        <w:r>
          <w:rPr>
            <w:noProof/>
            <w:webHidden/>
          </w:rPr>
        </w:r>
        <w:r>
          <w:rPr>
            <w:noProof/>
            <w:webHidden/>
          </w:rPr>
          <w:fldChar w:fldCharType="separate"/>
        </w:r>
        <w:r w:rsidR="00F70899">
          <w:rPr>
            <w:noProof/>
            <w:webHidden/>
          </w:rPr>
          <w:t>11</w:t>
        </w:r>
        <w:r>
          <w:rPr>
            <w:noProof/>
            <w:webHidden/>
          </w:rPr>
          <w:fldChar w:fldCharType="end"/>
        </w:r>
      </w:hyperlink>
    </w:p>
    <w:p w14:paraId="7662FB15" w14:textId="6D5EAE0D" w:rsidR="00A22BF4" w:rsidRDefault="00A22BF4">
      <w:pPr>
        <w:pStyle w:val="TableofFigures"/>
        <w:tabs>
          <w:tab w:val="right" w:leader="dot" w:pos="9016"/>
        </w:tabs>
        <w:rPr>
          <w:rFonts w:asciiTheme="minorHAnsi" w:eastAsiaTheme="minorEastAsia" w:hAnsiTheme="minorHAnsi"/>
          <w:noProof/>
          <w:sz w:val="22"/>
          <w:lang w:eastAsia="en-GB"/>
        </w:rPr>
      </w:pPr>
      <w:hyperlink w:anchor="_Toc523139904" w:history="1">
        <w:r w:rsidRPr="006E3475">
          <w:rPr>
            <w:rStyle w:val="Hyperlink"/>
            <w:noProof/>
          </w:rPr>
          <w:t>Figure 2.12: Candidates</w:t>
        </w:r>
        <w:r>
          <w:rPr>
            <w:noProof/>
            <w:webHidden/>
          </w:rPr>
          <w:tab/>
        </w:r>
        <w:r>
          <w:rPr>
            <w:noProof/>
            <w:webHidden/>
          </w:rPr>
          <w:fldChar w:fldCharType="begin"/>
        </w:r>
        <w:r>
          <w:rPr>
            <w:noProof/>
            <w:webHidden/>
          </w:rPr>
          <w:instrText xml:space="preserve"> PAGEREF _Toc523139904 \h </w:instrText>
        </w:r>
        <w:r>
          <w:rPr>
            <w:noProof/>
            <w:webHidden/>
          </w:rPr>
        </w:r>
        <w:r>
          <w:rPr>
            <w:noProof/>
            <w:webHidden/>
          </w:rPr>
          <w:fldChar w:fldCharType="separate"/>
        </w:r>
        <w:r w:rsidR="00F70899">
          <w:rPr>
            <w:noProof/>
            <w:webHidden/>
          </w:rPr>
          <w:t>12</w:t>
        </w:r>
        <w:r>
          <w:rPr>
            <w:noProof/>
            <w:webHidden/>
          </w:rPr>
          <w:fldChar w:fldCharType="end"/>
        </w:r>
      </w:hyperlink>
    </w:p>
    <w:p w14:paraId="4E473A4E" w14:textId="3A7A35EB" w:rsidR="00A22BF4" w:rsidRDefault="00A22BF4">
      <w:pPr>
        <w:pStyle w:val="TableofFigures"/>
        <w:tabs>
          <w:tab w:val="right" w:leader="dot" w:pos="9016"/>
        </w:tabs>
        <w:rPr>
          <w:rFonts w:asciiTheme="minorHAnsi" w:eastAsiaTheme="minorEastAsia" w:hAnsiTheme="minorHAnsi"/>
          <w:noProof/>
          <w:sz w:val="22"/>
          <w:lang w:eastAsia="en-GB"/>
        </w:rPr>
      </w:pPr>
      <w:hyperlink w:anchor="_Toc523139905" w:history="1">
        <w:r w:rsidRPr="006E3475">
          <w:rPr>
            <w:rStyle w:val="Hyperlink"/>
            <w:noProof/>
          </w:rPr>
          <w:t>Figure 3.1: The Prototyping model.</w:t>
        </w:r>
        <w:r>
          <w:rPr>
            <w:noProof/>
            <w:webHidden/>
          </w:rPr>
          <w:tab/>
        </w:r>
        <w:r>
          <w:rPr>
            <w:noProof/>
            <w:webHidden/>
          </w:rPr>
          <w:fldChar w:fldCharType="begin"/>
        </w:r>
        <w:r>
          <w:rPr>
            <w:noProof/>
            <w:webHidden/>
          </w:rPr>
          <w:instrText xml:space="preserve"> PAGEREF _Toc523139905 \h </w:instrText>
        </w:r>
        <w:r>
          <w:rPr>
            <w:noProof/>
            <w:webHidden/>
          </w:rPr>
        </w:r>
        <w:r>
          <w:rPr>
            <w:noProof/>
            <w:webHidden/>
          </w:rPr>
          <w:fldChar w:fldCharType="separate"/>
        </w:r>
        <w:r w:rsidR="00F70899">
          <w:rPr>
            <w:noProof/>
            <w:webHidden/>
          </w:rPr>
          <w:t>13</w:t>
        </w:r>
        <w:r>
          <w:rPr>
            <w:noProof/>
            <w:webHidden/>
          </w:rPr>
          <w:fldChar w:fldCharType="end"/>
        </w:r>
      </w:hyperlink>
    </w:p>
    <w:p w14:paraId="1D94AEE9" w14:textId="4B5F5C36" w:rsidR="00A22BF4" w:rsidRDefault="00A22BF4">
      <w:pPr>
        <w:pStyle w:val="TableofFigures"/>
        <w:tabs>
          <w:tab w:val="right" w:leader="dot" w:pos="9016"/>
        </w:tabs>
        <w:rPr>
          <w:rFonts w:asciiTheme="minorHAnsi" w:eastAsiaTheme="minorEastAsia" w:hAnsiTheme="minorHAnsi"/>
          <w:noProof/>
          <w:sz w:val="22"/>
          <w:lang w:eastAsia="en-GB"/>
        </w:rPr>
      </w:pPr>
      <w:hyperlink w:anchor="_Toc523139906" w:history="1">
        <w:r w:rsidRPr="006E3475">
          <w:rPr>
            <w:rStyle w:val="Hyperlink"/>
            <w:noProof/>
          </w:rPr>
          <w:t>Figure 3.2: Steps in Prototyping methodology.</w:t>
        </w:r>
        <w:r>
          <w:rPr>
            <w:noProof/>
            <w:webHidden/>
          </w:rPr>
          <w:tab/>
        </w:r>
        <w:r>
          <w:rPr>
            <w:noProof/>
            <w:webHidden/>
          </w:rPr>
          <w:fldChar w:fldCharType="begin"/>
        </w:r>
        <w:r>
          <w:rPr>
            <w:noProof/>
            <w:webHidden/>
          </w:rPr>
          <w:instrText xml:space="preserve"> PAGEREF _Toc523139906 \h </w:instrText>
        </w:r>
        <w:r>
          <w:rPr>
            <w:noProof/>
            <w:webHidden/>
          </w:rPr>
        </w:r>
        <w:r>
          <w:rPr>
            <w:noProof/>
            <w:webHidden/>
          </w:rPr>
          <w:fldChar w:fldCharType="separate"/>
        </w:r>
        <w:r w:rsidR="00F70899">
          <w:rPr>
            <w:noProof/>
            <w:webHidden/>
          </w:rPr>
          <w:t>15</w:t>
        </w:r>
        <w:r>
          <w:rPr>
            <w:noProof/>
            <w:webHidden/>
          </w:rPr>
          <w:fldChar w:fldCharType="end"/>
        </w:r>
      </w:hyperlink>
    </w:p>
    <w:p w14:paraId="24893AFE" w14:textId="098E7D3F" w:rsidR="00815680" w:rsidRPr="00815680" w:rsidRDefault="00815680" w:rsidP="00815680">
      <w:r>
        <w:fldChar w:fldCharType="end"/>
      </w:r>
    </w:p>
    <w:p w14:paraId="777A7E4D" w14:textId="314C3C65" w:rsidR="00E23E6F" w:rsidRDefault="00E23E6F">
      <w:pPr>
        <w:spacing w:before="0" w:after="160" w:line="259" w:lineRule="auto"/>
        <w:jc w:val="left"/>
      </w:pPr>
      <w:r>
        <w:br w:type="page"/>
      </w:r>
    </w:p>
    <w:p w14:paraId="00B31590" w14:textId="7711DE7B" w:rsidR="003A3AD6" w:rsidRDefault="003A3AD6" w:rsidP="003A3AD6">
      <w:pPr>
        <w:pStyle w:val="Heading1"/>
      </w:pPr>
      <w:bookmarkStart w:id="9" w:name="_Toc523157329"/>
      <w:r>
        <w:lastRenderedPageBreak/>
        <w:t>List of Tables</w:t>
      </w:r>
      <w:bookmarkEnd w:id="9"/>
    </w:p>
    <w:p w14:paraId="176512B0" w14:textId="77777777" w:rsidR="00162639" w:rsidRDefault="003A3AD6" w:rsidP="003A3AD6">
      <w:pPr>
        <w:sectPr w:rsidR="00162639" w:rsidSect="00162639">
          <w:footerReference w:type="default" r:id="rId9"/>
          <w:pgSz w:w="11906" w:h="16838"/>
          <w:pgMar w:top="709" w:right="1440" w:bottom="1440" w:left="1440" w:header="708" w:footer="708" w:gutter="0"/>
          <w:pgNumType w:fmt="lowerRoman" w:start="1"/>
          <w:cols w:space="708"/>
          <w:titlePg/>
          <w:docGrid w:linePitch="360"/>
        </w:sectPr>
      </w:pPr>
      <w:r>
        <w:br w:type="page"/>
      </w:r>
    </w:p>
    <w:p w14:paraId="3E710844" w14:textId="37E1D761" w:rsidR="003A3AD6" w:rsidRDefault="003A3AD6" w:rsidP="003A3AD6">
      <w:pPr>
        <w:pStyle w:val="Heading1"/>
      </w:pPr>
      <w:bookmarkStart w:id="10" w:name="_Toc523157330"/>
      <w:r>
        <w:lastRenderedPageBreak/>
        <w:t>Chapter 1: Introduction</w:t>
      </w:r>
      <w:bookmarkEnd w:id="10"/>
    </w:p>
    <w:p w14:paraId="6E10747C" w14:textId="02EEC665" w:rsidR="003A3AD6" w:rsidRDefault="007C2151" w:rsidP="007C2151">
      <w:pPr>
        <w:pStyle w:val="Heading2"/>
      </w:pPr>
      <w:bookmarkStart w:id="11" w:name="_Toc523157331"/>
      <w:r>
        <w:t>1.1 Background</w:t>
      </w:r>
      <w:bookmarkEnd w:id="11"/>
    </w:p>
    <w:p w14:paraId="3331BE8C" w14:textId="77777777" w:rsidR="008D7804" w:rsidRPr="008D7804" w:rsidRDefault="00283789" w:rsidP="008D7804">
      <w:pPr>
        <w:rPr>
          <w:lang w:val="en"/>
        </w:rPr>
      </w:pPr>
      <w:r>
        <w:rPr>
          <w:lang w:val="en"/>
        </w:rPr>
        <w:tab/>
      </w:r>
      <w:r w:rsidR="008D7804" w:rsidRPr="008D7804">
        <w:rPr>
          <w:lang w:val="en"/>
        </w:rPr>
        <w:t>Politicians play a major role in the economic and political sector. Many Kenyans often would love to be in positions of leadership but as we all know, not everyone is qualified. Speaking of qualifications, the law of Kenya embodied in the Kenyan Constitution gives qualifications for various political seats from the lowest to the highest. The Constitution of 2010 gives a better set of qualifications as compared to its predecessor. For example, it has considered the educational background of our leaders, stating that a leader must at least have a degree if they wish to sit in office. There are recent events between Joho and the government where his high school result slip was leaked, and it left many shocked to find out that the governor of county 001 only managed to bag a D-. The question as to whether this should have been brought to light before the 2013 elections is yet to be answered. Whether his loyal followers would still vote for him after such a revelation is still a food for thought. And the even sadder revelation is that he is not the only one who has wriggled his way into our government without the educational requirements being met. An exemplary example: 'Yaliyo ndwele Sipite.'</w:t>
      </w:r>
    </w:p>
    <w:p w14:paraId="1667BDC7" w14:textId="67AA4040" w:rsidR="008D7804" w:rsidRPr="008D7804" w:rsidRDefault="008D7804" w:rsidP="008D7804">
      <w:pPr>
        <w:rPr>
          <w:lang w:val="en"/>
        </w:rPr>
      </w:pPr>
      <w:r w:rsidRPr="008D7804">
        <w:rPr>
          <w:lang w:val="en"/>
        </w:rPr>
        <w:tab/>
        <w:t>The Kenyan constitution was promulgated on the 7th of August 2010, leading to a devolved government and independence of the arms of government. Shockingly, not everyone really understands the work of the various leaders in the so-called devolved government. People will always demand any leader in their region to solve problems in that region without a clue as to whether the problem falls in his docket or not. This only shows us that though the constitution is within anyone's reach, there is even an application for it, but not everyone goes through it. The roles of different leaders are not understood by many people</w:t>
      </w:r>
      <w:r w:rsidR="003F2EFC">
        <w:rPr>
          <w:lang w:val="en"/>
        </w:rPr>
        <w:t>.</w:t>
      </w:r>
      <w:r w:rsidRPr="008D7804">
        <w:rPr>
          <w:lang w:val="en"/>
        </w:rPr>
        <w:t xml:space="preserve"> </w:t>
      </w:r>
      <w:r w:rsidR="003F2EFC">
        <w:rPr>
          <w:lang w:val="en"/>
        </w:rPr>
        <w:t>W</w:t>
      </w:r>
      <w:r w:rsidRPr="008D7804">
        <w:rPr>
          <w:lang w:val="en"/>
        </w:rPr>
        <w:t xml:space="preserve">hich is quite a sad affair, </w:t>
      </w:r>
      <w:r w:rsidR="003F2EFC" w:rsidRPr="008D7804">
        <w:rPr>
          <w:lang w:val="en"/>
        </w:rPr>
        <w:t>since</w:t>
      </w:r>
      <w:r w:rsidRPr="008D7804">
        <w:rPr>
          <w:lang w:val="en"/>
        </w:rPr>
        <w:t xml:space="preserve"> the people with the highest number of votes are the ones living in oblivion and our leaders are quite comfortable with them like that</w:t>
      </w:r>
      <w:r w:rsidR="003F2EFC">
        <w:rPr>
          <w:lang w:val="en"/>
        </w:rPr>
        <w:t>,</w:t>
      </w:r>
      <w:r w:rsidRPr="008D7804">
        <w:rPr>
          <w:lang w:val="en"/>
        </w:rPr>
        <w:t xml:space="preserve"> so that they can easily be manipulated. They would rather seat in parliament and discuss how their salaries should be raised instead of discussing how the common citizen can be made to understand the political system better.</w:t>
      </w:r>
    </w:p>
    <w:p w14:paraId="24E8489F" w14:textId="77777777" w:rsidR="008D7804" w:rsidRPr="008D7804" w:rsidRDefault="008D7804" w:rsidP="008D7804">
      <w:pPr>
        <w:rPr>
          <w:lang w:val="en"/>
        </w:rPr>
      </w:pPr>
      <w:r w:rsidRPr="008D7804">
        <w:rPr>
          <w:lang w:val="en"/>
        </w:rPr>
        <w:tab/>
        <w:t xml:space="preserve">Speaking of leaders, how do they get into office? Through elections after every five years. They can go for re-election for another term. The constitution states that a leader can only be in office for a maximum of 2 5-year terms. During campaigns the candidates manipulate people with literally anything within their reach, especially money. They will move around in their vehicles giving speeches and giving money. It is also very conventional to find them out in the streets before elections dishing out their manifestos in form of booklets in this technologically forward country. The booklets will then be thrown away after being </w:t>
      </w:r>
      <w:r w:rsidRPr="008D7804">
        <w:rPr>
          <w:lang w:val="en"/>
        </w:rPr>
        <w:lastRenderedPageBreak/>
        <w:t>superficially perused by mama mboga or wanjiku the common mwananchi. After which the said citizen will confidently vote for the leader without keeping in mind that the manifesto will be used to gauge the leader's performance after 5 years. And when the leaders have been voted into office after a rigorous campaign, they fulfill all except what was in their manifesto. A classic example is the laptop story. Need I say more? The leaders will then come again after 5 years, give us money, give us empty promises, we vote them in and the cycle continues.</w:t>
      </w:r>
    </w:p>
    <w:p w14:paraId="7E36C09E" w14:textId="22879CFA" w:rsidR="008D7804" w:rsidRPr="008D7804" w:rsidRDefault="008D7804" w:rsidP="008D7804">
      <w:pPr>
        <w:rPr>
          <w:lang w:val="en"/>
        </w:rPr>
      </w:pPr>
      <w:r w:rsidRPr="008D7804">
        <w:rPr>
          <w:lang w:val="en"/>
        </w:rPr>
        <w:tab/>
        <w:t>Speaking of voting in our leaders, our country has a tense voting period. After what happened in 2007/08, the election period is normally a very tense one. It is not uncommon to find people from the outside community here to supervise our elections. Though we have tried to lighten the mood with githeri-man and funny memes about '</w:t>
      </w:r>
      <w:r w:rsidR="003F2EFC" w:rsidRPr="008D7804">
        <w:rPr>
          <w:lang w:val="en"/>
        </w:rPr>
        <w:t>Yaliyo</w:t>
      </w:r>
      <w:r w:rsidRPr="008D7804">
        <w:rPr>
          <w:lang w:val="en"/>
        </w:rPr>
        <w:t xml:space="preserve"> ndwele </w:t>
      </w:r>
      <w:r w:rsidR="003F2EFC" w:rsidRPr="008D7804">
        <w:rPr>
          <w:lang w:val="en"/>
        </w:rPr>
        <w:t>Sipite</w:t>
      </w:r>
      <w:r w:rsidRPr="008D7804">
        <w:rPr>
          <w:lang w:val="en"/>
        </w:rPr>
        <w:t>' and 'ndani, ndani, ndani kabisa', the tension is still there. What really happened in 2007? PROPAGANDA. Leaders sent out their people to spread propaganda about their counterparts leading to an uncomfortable citizen who resulted to fighting for his rights, literally. This left many citizens displaced as Internally Displaced Persons, businesses shut down and the foreign sector suffered a major blow. Kenya has never been more divided politically as it is now. It is not uncommon to hear people saying they will vote for 'mtu wao' meaning a leader who is of the same tribe. This is because after what happened in 2007/08, Kenyans cannot trust anyone who does not speak their language. So, where can we all get the valid information about our leaders? Where can we get politically informed in a safe and unbiased way? Who or what can restore our faith in our leaders after the 2007/08 events? Hold that thought.</w:t>
      </w:r>
    </w:p>
    <w:p w14:paraId="15886AD5" w14:textId="77777777" w:rsidR="008D7804" w:rsidRPr="008D7804" w:rsidRDefault="008D7804" w:rsidP="008D7804">
      <w:pPr>
        <w:rPr>
          <w:lang w:val="en"/>
        </w:rPr>
      </w:pPr>
      <w:r w:rsidRPr="008D7804">
        <w:rPr>
          <w:lang w:val="en"/>
        </w:rPr>
        <w:tab/>
        <w:t xml:space="preserve">In Summary, this is the state this nation: inflation is on the rise, evidenced by the striking motorists due to rising prices of fuel. Corruption is so rampant it is a norm in our country. A citizen can't even go to jail and serve time for his mistake just because he or she can pay off the police and make it all disappear. It’s even reached a point that the President asked, "What do you want me to do?". And to top it all off, we voted for a leader who was removed from office due to being corrupt. All due to bad leadership and empty promises by the leaders. The bible says that God’s people perish due to lack of knowledge. And the lawyers have their motto: Ignorance is no defense, from that aspect all this would not have happened if the people had information about the leaders to begin with. </w:t>
      </w:r>
    </w:p>
    <w:p w14:paraId="2D77238E" w14:textId="77777777" w:rsidR="008D7804" w:rsidRPr="008D7804" w:rsidRDefault="008D7804" w:rsidP="008D7804">
      <w:pPr>
        <w:rPr>
          <w:lang w:val="en"/>
        </w:rPr>
      </w:pPr>
      <w:r w:rsidRPr="008D7804">
        <w:rPr>
          <w:lang w:val="en"/>
        </w:rPr>
        <w:tab/>
        <w:t>Information is needed to bring change.</w:t>
      </w:r>
    </w:p>
    <w:p w14:paraId="366999DE" w14:textId="1A726FA5" w:rsidR="00283789" w:rsidRPr="00283789" w:rsidRDefault="00283789" w:rsidP="008D7804"/>
    <w:p w14:paraId="334667E9" w14:textId="1D3DC212" w:rsidR="007C2151" w:rsidRDefault="007C2151" w:rsidP="007C2151">
      <w:pPr>
        <w:pStyle w:val="Heading2"/>
      </w:pPr>
      <w:bookmarkStart w:id="12" w:name="_Toc523157332"/>
      <w:r>
        <w:t>1.2 Problem Statement</w:t>
      </w:r>
      <w:bookmarkEnd w:id="12"/>
    </w:p>
    <w:p w14:paraId="5A13650E" w14:textId="63EA5258" w:rsidR="00927E8E" w:rsidRDefault="00927E8E" w:rsidP="00283789">
      <w:r>
        <w:t>Normally, d</w:t>
      </w:r>
      <w:r w:rsidRPr="00927E8E">
        <w:t xml:space="preserve">uring </w:t>
      </w:r>
      <w:r>
        <w:t>campaigns politician</w:t>
      </w:r>
      <w:r w:rsidR="008D7804">
        <w:t>s</w:t>
      </w:r>
      <w:r>
        <w:t xml:space="preserve"> present their manifestos to the citizens </w:t>
      </w:r>
      <w:r w:rsidR="003F2EFC">
        <w:t>to</w:t>
      </w:r>
      <w:r>
        <w:t xml:space="preserve"> gain more votes on </w:t>
      </w:r>
      <w:r w:rsidR="003F2EFC">
        <w:t>their</w:t>
      </w:r>
      <w:r>
        <w:t xml:space="preserve"> side. What really happens is that most of them lie in their manifestos because </w:t>
      </w:r>
      <w:r>
        <w:lastRenderedPageBreak/>
        <w:t xml:space="preserve">they barely fulfil 30% of what is </w:t>
      </w:r>
      <w:r w:rsidR="00283789">
        <w:t>stated in</w:t>
      </w:r>
      <w:r>
        <w:t xml:space="preserve"> their manifesto.</w:t>
      </w:r>
      <w:r w:rsidR="008D7804">
        <w:t xml:space="preserve"> This is not right because they </w:t>
      </w:r>
      <w:r w:rsidR="003F2F90">
        <w:t>must</w:t>
      </w:r>
      <w:r w:rsidR="008D7804">
        <w:t xml:space="preserve"> be held accountable for what they promised to fulfil. </w:t>
      </w:r>
    </w:p>
    <w:p w14:paraId="58D6E019" w14:textId="77AEFA35" w:rsidR="00927E8E" w:rsidRDefault="00927E8E" w:rsidP="00283789">
      <w:r>
        <w:t>Fo</w:t>
      </w:r>
      <w:r w:rsidR="00B111E3">
        <w:t>r low level positions like MCA, most of the time citizens have no idea</w:t>
      </w:r>
      <w:r>
        <w:t xml:space="preserve"> </w:t>
      </w:r>
      <w:r w:rsidR="00B111E3">
        <w:t xml:space="preserve">who the person is, what he does or what he stands for. This is quite a critical issue because what happens during elections is that the citizens choose a leader who is in their line of political party hence they choose a person they don’t know and </w:t>
      </w:r>
      <w:r w:rsidR="008D7804">
        <w:t>thus there is</w:t>
      </w:r>
      <w:r w:rsidR="00B111E3">
        <w:t xml:space="preserve"> a high percent that the politician will sit on his job.</w:t>
      </w:r>
    </w:p>
    <w:p w14:paraId="1231A3DB" w14:textId="6CAAF529" w:rsidR="00B111E3" w:rsidRDefault="00C06947" w:rsidP="00283789">
      <w:r>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r w:rsidR="008D7804">
        <w:t xml:space="preserve"> Citizens need to know have an easier way to contact their politicians and alert him of any concerns.</w:t>
      </w:r>
    </w:p>
    <w:p w14:paraId="48783F7D" w14:textId="127DCB81" w:rsidR="005B7CDE" w:rsidRDefault="00C06947" w:rsidP="00283789">
      <w:r>
        <w:t xml:space="preserve">Citizens often </w:t>
      </w:r>
      <w:r w:rsidR="009B658E">
        <w:t xml:space="preserve">follow euphoria in voting instead of analysing achievements of the campaigner in their area. This is an issue that brings about biasness for example, especially in the rural areas the citizens choose a person who belongs to </w:t>
      </w:r>
      <w:r w:rsidR="005B7CDE">
        <w:t>their tribe even if he is not the qualified person for the position.</w:t>
      </w:r>
      <w:r w:rsidR="003F2F90">
        <w:t xml:space="preserve"> Citizens need to be made aware of the qualification status of their leaders.</w:t>
      </w:r>
    </w:p>
    <w:p w14:paraId="0F66E702" w14:textId="05BA2968" w:rsidR="009B658E" w:rsidRDefault="009B658E" w:rsidP="00283789">
      <w:r>
        <w:t>Citizens don’t get to know what to know what their politicians have done in their terms of office.</w:t>
      </w:r>
      <w:r w:rsidR="005B7CDE">
        <w:t xml:space="preserve"> T</w:t>
      </w:r>
      <w:r w:rsidR="005D5CB9">
        <w:t>his</w:t>
      </w:r>
      <w:r w:rsidR="005B7CDE">
        <w:t xml:space="preserve"> brings</w:t>
      </w:r>
      <w:r w:rsidR="005D5CB9">
        <w:t xml:space="preserve"> about confusion during re-election since some don’t know what the politician has done for his people. It may lead to </w:t>
      </w:r>
      <w:r w:rsidR="00F65052">
        <w:t>the election of a lazy leader and ruling out of a good potential leader.</w:t>
      </w:r>
    </w:p>
    <w:p w14:paraId="132970C9" w14:textId="77777777" w:rsidR="00B111E3" w:rsidRPr="00927E8E" w:rsidRDefault="00B111E3" w:rsidP="00927E8E">
      <w:pPr>
        <w:rPr>
          <w:color w:val="2F5496" w:themeColor="accent1" w:themeShade="BF"/>
        </w:rPr>
      </w:pPr>
    </w:p>
    <w:p w14:paraId="04AB5808" w14:textId="654AFAEA" w:rsidR="007C2151" w:rsidRDefault="007C2151" w:rsidP="007C2151">
      <w:pPr>
        <w:pStyle w:val="Heading2"/>
      </w:pPr>
      <w:bookmarkStart w:id="13" w:name="_Toc523157333"/>
      <w:r>
        <w:t>1.3 Aim</w:t>
      </w:r>
      <w:bookmarkEnd w:id="13"/>
    </w:p>
    <w:p w14:paraId="7902EFD0" w14:textId="2B3187AB" w:rsidR="00F65052" w:rsidRPr="00F65052" w:rsidRDefault="00F65052" w:rsidP="00283789">
      <w:r w:rsidRPr="00F65052">
        <w:t>To deve</w:t>
      </w:r>
      <w:r>
        <w:t>lop an application that assists the citizens to know their politician</w:t>
      </w:r>
      <w:r w:rsidR="003F2F90">
        <w:t xml:space="preserve"> fully and</w:t>
      </w:r>
      <w:r>
        <w:t xml:space="preserve"> his efficiency in bringing change to the country.</w:t>
      </w:r>
    </w:p>
    <w:p w14:paraId="31A924A0" w14:textId="78DD8D72" w:rsidR="007C2151" w:rsidRDefault="007C2151" w:rsidP="007C2151">
      <w:pPr>
        <w:pStyle w:val="Heading3"/>
      </w:pPr>
      <w:bookmarkStart w:id="14" w:name="_Toc523157334"/>
      <w:r>
        <w:t>1.3.1 Specific Objectives</w:t>
      </w:r>
      <w:bookmarkEnd w:id="14"/>
    </w:p>
    <w:p w14:paraId="66885582" w14:textId="1336FEDE" w:rsidR="00F65052" w:rsidRPr="00F65052" w:rsidRDefault="00F65052" w:rsidP="00283789">
      <w:pPr>
        <w:pStyle w:val="ListParagraph"/>
        <w:numPr>
          <w:ilvl w:val="0"/>
          <w:numId w:val="4"/>
        </w:numPr>
      </w:pPr>
      <w:r w:rsidRPr="00F65052">
        <w:t xml:space="preserve">To </w:t>
      </w:r>
      <w:r w:rsidR="008F5160">
        <w:t>evaluate</w:t>
      </w:r>
      <w:r w:rsidRPr="00F65052">
        <w:t xml:space="preserve"> </w:t>
      </w:r>
      <w:r w:rsidR="008F5160">
        <w:t>a</w:t>
      </w:r>
      <w:r w:rsidRPr="00F65052">
        <w:t xml:space="preserve"> politician</w:t>
      </w:r>
      <w:r w:rsidR="008F5160">
        <w:t>’s efficiency</w:t>
      </w:r>
      <w:r w:rsidR="003F2F90">
        <w:t xml:space="preserve"> based on his</w:t>
      </w:r>
      <w:r w:rsidR="008F5160">
        <w:t xml:space="preserve"> manifesto and his functions as a leader.</w:t>
      </w:r>
    </w:p>
    <w:p w14:paraId="76425245" w14:textId="44EE978E" w:rsidR="00F65052" w:rsidRPr="00F65052" w:rsidRDefault="00F65052" w:rsidP="00283789">
      <w:pPr>
        <w:pStyle w:val="ListParagraph"/>
        <w:numPr>
          <w:ilvl w:val="0"/>
          <w:numId w:val="4"/>
        </w:numPr>
      </w:pPr>
      <w:r w:rsidRPr="00F65052">
        <w:t>To display</w:t>
      </w:r>
      <w:r w:rsidR="008F5160">
        <w:t xml:space="preserve"> a</w:t>
      </w:r>
      <w:r w:rsidRPr="00F65052">
        <w:t xml:space="preserve"> politic</w:t>
      </w:r>
      <w:r w:rsidR="008F5160">
        <w:t>ian’s</w:t>
      </w:r>
      <w:r w:rsidRPr="00F65052">
        <w:t xml:space="preserve"> background </w:t>
      </w:r>
      <w:r w:rsidR="008F5160">
        <w:t xml:space="preserve">information </w:t>
      </w:r>
      <w:r w:rsidRPr="00F65052">
        <w:t>that the public needs to know.</w:t>
      </w:r>
    </w:p>
    <w:p w14:paraId="446DEB58" w14:textId="20A83F8B" w:rsidR="00F65052" w:rsidRPr="00F65052" w:rsidRDefault="00F65052" w:rsidP="00283789">
      <w:pPr>
        <w:pStyle w:val="ListParagraph"/>
        <w:numPr>
          <w:ilvl w:val="0"/>
          <w:numId w:val="4"/>
        </w:numPr>
      </w:pPr>
      <w:r w:rsidRPr="00F65052">
        <w:t>To display the achievements and downfalls of the politician</w:t>
      </w:r>
      <w:r w:rsidR="00E23E6F">
        <w:t xml:space="preserve"> during his term of office if any</w:t>
      </w:r>
      <w:r w:rsidRPr="00F65052">
        <w:t>.</w:t>
      </w:r>
    </w:p>
    <w:p w14:paraId="280790A0" w14:textId="06FA2F70" w:rsidR="00F65052" w:rsidRPr="00F65052" w:rsidRDefault="00F65052" w:rsidP="00283789">
      <w:pPr>
        <w:pStyle w:val="ListParagraph"/>
        <w:numPr>
          <w:ilvl w:val="0"/>
          <w:numId w:val="4"/>
        </w:numPr>
      </w:pPr>
      <w:r w:rsidRPr="00F65052">
        <w:t xml:space="preserve">To </w:t>
      </w:r>
      <w:r w:rsidR="006A7091">
        <w:t xml:space="preserve">design, </w:t>
      </w:r>
      <w:r w:rsidR="00283789" w:rsidRPr="00F65052">
        <w:t xml:space="preserve">develop </w:t>
      </w:r>
      <w:r w:rsidR="00283789">
        <w:t>and</w:t>
      </w:r>
      <w:r w:rsidR="006A7091">
        <w:t xml:space="preserve"> test </w:t>
      </w:r>
      <w:r w:rsidRPr="00F65052">
        <w:t xml:space="preserve">an application that assists the citizens to know their politician </w:t>
      </w:r>
      <w:r w:rsidR="003F2F90">
        <w:t>and</w:t>
      </w:r>
      <w:r w:rsidRPr="00F65052">
        <w:t xml:space="preserve"> his efficiency in bringing change to the country.</w:t>
      </w:r>
    </w:p>
    <w:p w14:paraId="27E219E1" w14:textId="77777777" w:rsidR="00F65052" w:rsidRPr="00F65052" w:rsidRDefault="00F65052" w:rsidP="00F65052"/>
    <w:p w14:paraId="7ED8A9E6" w14:textId="00EFBA77" w:rsidR="007C2151" w:rsidRDefault="007C2151" w:rsidP="007C2151">
      <w:pPr>
        <w:pStyle w:val="Heading3"/>
      </w:pPr>
      <w:bookmarkStart w:id="15" w:name="_Toc523157335"/>
      <w:r>
        <w:t>1.3.2 Research Questions</w:t>
      </w:r>
      <w:bookmarkEnd w:id="15"/>
    </w:p>
    <w:p w14:paraId="07D1189D" w14:textId="5E51214C" w:rsidR="006A7091" w:rsidRPr="006A7091" w:rsidRDefault="006A7091" w:rsidP="00283789">
      <w:pPr>
        <w:pStyle w:val="ListParagraph"/>
        <w:numPr>
          <w:ilvl w:val="0"/>
          <w:numId w:val="5"/>
        </w:numPr>
      </w:pPr>
      <w:r w:rsidRPr="006A7091">
        <w:t>Who is the politician</w:t>
      </w:r>
      <w:r w:rsidR="00567566">
        <w:t>,</w:t>
      </w:r>
      <w:r w:rsidR="003F2F90">
        <w:t xml:space="preserve"> what ha</w:t>
      </w:r>
      <w:r w:rsidR="00567566">
        <w:t>d they</w:t>
      </w:r>
      <w:r w:rsidR="003F2F90">
        <w:t xml:space="preserve"> </w:t>
      </w:r>
      <w:r w:rsidR="00567566">
        <w:t>promised in their manifesto and what have they managed to achieve in their terms of office.</w:t>
      </w:r>
    </w:p>
    <w:p w14:paraId="7B07678C" w14:textId="4F557B24" w:rsidR="006A7091" w:rsidRPr="006A7091" w:rsidRDefault="006A7091" w:rsidP="00283789">
      <w:pPr>
        <w:pStyle w:val="ListParagraph"/>
        <w:numPr>
          <w:ilvl w:val="0"/>
          <w:numId w:val="5"/>
        </w:numPr>
      </w:pPr>
      <w:r w:rsidRPr="006A7091">
        <w:t xml:space="preserve">What is </w:t>
      </w:r>
      <w:r w:rsidR="00567566">
        <w:t>the</w:t>
      </w:r>
      <w:r w:rsidRPr="006A7091">
        <w:t xml:space="preserve"> politic</w:t>
      </w:r>
      <w:r w:rsidR="00567566">
        <w:t>ian’s</w:t>
      </w:r>
      <w:r w:rsidRPr="006A7091">
        <w:t xml:space="preserve"> background</w:t>
      </w:r>
      <w:r w:rsidR="00567566">
        <w:t xml:space="preserve"> information</w:t>
      </w:r>
      <w:r w:rsidRPr="006A7091">
        <w:t>?</w:t>
      </w:r>
    </w:p>
    <w:p w14:paraId="739B0512" w14:textId="4FA29F33" w:rsidR="006A7091" w:rsidRPr="006A7091" w:rsidRDefault="006A7091" w:rsidP="00283789">
      <w:pPr>
        <w:pStyle w:val="ListParagraph"/>
        <w:numPr>
          <w:ilvl w:val="0"/>
          <w:numId w:val="5"/>
        </w:numPr>
      </w:pPr>
      <w:r w:rsidRPr="006A7091">
        <w:t>What are the achievements and downfalls of the politician?</w:t>
      </w:r>
    </w:p>
    <w:p w14:paraId="2CC24138" w14:textId="3F8D2A75" w:rsidR="006A7091" w:rsidRPr="006A7091" w:rsidRDefault="006A7091" w:rsidP="00283789">
      <w:pPr>
        <w:pStyle w:val="ListParagraph"/>
        <w:numPr>
          <w:ilvl w:val="0"/>
          <w:numId w:val="5"/>
        </w:numPr>
      </w:pPr>
      <w:r w:rsidRPr="006A7091">
        <w:t>How is a political application designed, developed and tested to assist citizens know their politician?</w:t>
      </w:r>
    </w:p>
    <w:p w14:paraId="7E75492C" w14:textId="4BC28832" w:rsidR="006A7091" w:rsidRPr="006A7091" w:rsidRDefault="006A7091" w:rsidP="006A7091"/>
    <w:p w14:paraId="73B9EDE9" w14:textId="0888D3B4" w:rsidR="007C2151" w:rsidRDefault="007C2151" w:rsidP="007C2151">
      <w:pPr>
        <w:pStyle w:val="Heading2"/>
      </w:pPr>
      <w:bookmarkStart w:id="16" w:name="_Toc523157336"/>
      <w:r>
        <w:t>1.4 Justification</w:t>
      </w:r>
      <w:bookmarkEnd w:id="16"/>
    </w:p>
    <w:p w14:paraId="5323286B" w14:textId="77777777" w:rsidR="004664BA" w:rsidRPr="004664BA" w:rsidRDefault="004664BA" w:rsidP="004664BA">
      <w:r w:rsidRPr="004664BA">
        <w:t>There are many different political applications and websites, this application gives a citizen information that is required to know about a politician. communication been simplified for the citizen – politician relationship. The citizen doesn’t have to struggle looking for the politician because this application displays contact information about application.</w:t>
      </w:r>
    </w:p>
    <w:p w14:paraId="1FCC4EEB" w14:textId="60E761CC" w:rsidR="004664BA" w:rsidRDefault="004664BA" w:rsidP="004664BA">
      <w:r w:rsidRPr="004664BA">
        <w:t xml:space="preserve">The fact that any information posted and displayed </w:t>
      </w:r>
      <w:r>
        <w:t>must</w:t>
      </w:r>
      <w:r w:rsidRPr="004664BA">
        <w:t xml:space="preserve"> be validated by the administrator, ensures that anything posted is corrupt free and it is important for both parties such that the citizens know what type of leader they have and with the problems posted, the leader knows what changes need to be done to the area.</w:t>
      </w:r>
    </w:p>
    <w:p w14:paraId="279FBAC8" w14:textId="72255EEC" w:rsidR="004664BA" w:rsidRPr="004664BA" w:rsidRDefault="004664BA" w:rsidP="004664BA">
      <w:r>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t>to</w:t>
      </w:r>
      <w:r>
        <w:t xml:space="preserve"> contact them in case of anything.</w:t>
      </w:r>
    </w:p>
    <w:p w14:paraId="54E05952" w14:textId="042E5B10" w:rsidR="007C2151" w:rsidRDefault="007C2151" w:rsidP="007C2151">
      <w:pPr>
        <w:pStyle w:val="Heading2"/>
      </w:pPr>
      <w:r>
        <w:t xml:space="preserve"> </w:t>
      </w:r>
      <w:bookmarkStart w:id="17" w:name="_Toc523157337"/>
      <w:r>
        <w:t>1.5 Scope and Limitation</w:t>
      </w:r>
      <w:bookmarkEnd w:id="17"/>
    </w:p>
    <w:p w14:paraId="4012FD80" w14:textId="04594940" w:rsidR="00C67A9D" w:rsidRPr="00567566" w:rsidRDefault="00C67A9D" w:rsidP="00C67A9D">
      <w:r>
        <w:t>Kenya is divided into 47 counties, leaders are allocated according to this system, but this system will cover only 10 counties and with the respective leaders. This is because of time constraints thus it will be hard to get information about leaders from all counties. The scope will also involve only electoral seats of the government.</w:t>
      </w:r>
    </w:p>
    <w:p w14:paraId="3FB4CBD4" w14:textId="4EBA36B6" w:rsidR="00C67A9D" w:rsidRPr="00D5335F" w:rsidRDefault="00C67A9D" w:rsidP="00D5335F">
      <w:r>
        <w:t>The leaders may give false information</w:t>
      </w:r>
      <w:r w:rsidR="00FE0621">
        <w:t xml:space="preserve"> about their personal or educational background</w:t>
      </w:r>
      <w:r>
        <w:t>.</w:t>
      </w:r>
      <w:r w:rsidR="00567566">
        <w:t xml:space="preserve"> </w:t>
      </w:r>
      <w:r>
        <w:t>The leaders may decide to be discrete about their information</w:t>
      </w:r>
      <w:r w:rsidR="00FE0621">
        <w:t>.</w:t>
      </w:r>
      <w:r w:rsidR="00567566">
        <w:t xml:space="preserve"> </w:t>
      </w:r>
      <w:r>
        <w:t>To cover all the 47 counties requires a lot of attention and time may be a limiting factor.</w:t>
      </w:r>
      <w:r w:rsidR="00567566">
        <w:t xml:space="preserve"> </w:t>
      </w:r>
      <w:r>
        <w:t>The platform is admin dependent, so the integrity of the administrators must be unquestionable which is hard to establish.</w:t>
      </w:r>
      <w:r w:rsidR="00567566">
        <w:t xml:space="preserve"> </w:t>
      </w:r>
      <w:r>
        <w:t>Finally, politicians may fail to create accounts on the website which will lead to an inefficient website</w:t>
      </w:r>
      <w:r w:rsidR="00FE0621">
        <w:t xml:space="preserve">. Citizens may also fail to create accounts which will reduce the user base thus leading to an inefficient system. </w:t>
      </w:r>
    </w:p>
    <w:p w14:paraId="0FC7D688" w14:textId="63A2A683" w:rsidR="007C2151" w:rsidRDefault="007C2151">
      <w:pPr>
        <w:spacing w:before="0" w:after="160" w:line="259" w:lineRule="auto"/>
      </w:pPr>
      <w:r>
        <w:br w:type="page"/>
      </w:r>
    </w:p>
    <w:p w14:paraId="71DACB86" w14:textId="67B449E1" w:rsidR="007C2151" w:rsidRDefault="007C2151" w:rsidP="007C2151">
      <w:pPr>
        <w:pStyle w:val="Heading1"/>
      </w:pPr>
      <w:bookmarkStart w:id="18" w:name="_Toc523157338"/>
      <w:r>
        <w:lastRenderedPageBreak/>
        <w:t>Chapter 2: Literature Review</w:t>
      </w:r>
      <w:bookmarkEnd w:id="18"/>
    </w:p>
    <w:p w14:paraId="107CE049" w14:textId="016830E9" w:rsidR="003119BB" w:rsidRDefault="007C2151" w:rsidP="008B3F75">
      <w:pPr>
        <w:pStyle w:val="Heading2"/>
      </w:pPr>
      <w:bookmarkStart w:id="19" w:name="_Toc523157339"/>
      <w:r>
        <w:t>2.1 Introduction</w:t>
      </w:r>
      <w:bookmarkEnd w:id="19"/>
    </w:p>
    <w:p w14:paraId="3041076E" w14:textId="5E0A7101" w:rsidR="00FE0621" w:rsidRPr="00FE0621" w:rsidRDefault="00FE0621" w:rsidP="00FE0621">
      <w:r>
        <w:t xml:space="preserve">This chapter discusses the challenges encountered by the citizens during and after elections. It also shows the existing platforms and websites </w:t>
      </w:r>
      <w:r w:rsidR="00AF679A">
        <w:t>like</w:t>
      </w:r>
      <w:r>
        <w:t xml:space="preserve"> ours and </w:t>
      </w:r>
      <w:r w:rsidR="00AF679A">
        <w:t xml:space="preserve">an evaluation of those platforms. </w:t>
      </w:r>
      <w:r>
        <w:t>This chapter finally highlights the gaps in the existing systems.</w:t>
      </w:r>
    </w:p>
    <w:p w14:paraId="7968DA3C" w14:textId="152901AF" w:rsidR="007C2151" w:rsidRDefault="007C2151" w:rsidP="007C2151">
      <w:pPr>
        <w:pStyle w:val="Heading2"/>
      </w:pPr>
      <w:bookmarkStart w:id="20" w:name="_Toc523157340"/>
      <w:r>
        <w:t>2.2 Challenges Facing Kenyan Citizens in the Political Process</w:t>
      </w:r>
      <w:bookmarkEnd w:id="20"/>
    </w:p>
    <w:p w14:paraId="2F6522F4" w14:textId="5C54C077" w:rsidR="00AF679A" w:rsidRPr="00AF679A" w:rsidRDefault="00AF679A" w:rsidP="00AF679A">
      <w:r>
        <w:t xml:space="preserve">During elections, the citizens don’t </w:t>
      </w:r>
      <w:r w:rsidR="00567566">
        <w:t xml:space="preserve">have </w:t>
      </w:r>
      <w:r>
        <w:t>enough information about particular candidates rendering confusion and election of corrupt leaders.</w:t>
      </w:r>
      <w:r w:rsidR="00567566">
        <w:t xml:space="preserve"> </w:t>
      </w:r>
      <w:r>
        <w:t>The elected politicians don’t do their respect</w:t>
      </w:r>
      <w:r w:rsidR="00567566">
        <w:t>ive</w:t>
      </w:r>
      <w:r>
        <w:t xml:space="preserve"> jobs.</w:t>
      </w:r>
      <w:r w:rsidR="00567566">
        <w:t xml:space="preserve"> </w:t>
      </w:r>
      <w:r>
        <w:t>The elected politicians lie about what they have done for citizens.</w:t>
      </w:r>
      <w:r w:rsidR="00567566">
        <w:t xml:space="preserve"> </w:t>
      </w:r>
      <w:r>
        <w:t>The citizens cannot easily contact their leaders in case of a problem.</w:t>
      </w:r>
      <w:r w:rsidR="00567566">
        <w:t xml:space="preserve"> </w:t>
      </w:r>
      <w:r>
        <w:t>The elected politicians do not follow their manifesto when working for the citizens.</w:t>
      </w:r>
      <w:r w:rsidR="00567566">
        <w:t xml:space="preserve"> New and upcoming leaders have no platform</w:t>
      </w:r>
    </w:p>
    <w:p w14:paraId="7C0A1EF8" w14:textId="0F733AE0" w:rsidR="007C2151" w:rsidRDefault="007C2151" w:rsidP="007C2151">
      <w:pPr>
        <w:pStyle w:val="Heading2"/>
      </w:pPr>
      <w:bookmarkStart w:id="21" w:name="_Toc523157341"/>
      <w:r>
        <w:t xml:space="preserve">2.3 Existing </w:t>
      </w:r>
      <w:r w:rsidR="00567566">
        <w:t>platforms for</w:t>
      </w:r>
      <w:r>
        <w:t xml:space="preserve"> evaluating politicians</w:t>
      </w:r>
      <w:bookmarkEnd w:id="21"/>
    </w:p>
    <w:p w14:paraId="4BEEE7F7" w14:textId="22BC2588" w:rsidR="00AF679A" w:rsidRPr="00AF679A" w:rsidRDefault="00AF679A" w:rsidP="00AF679A">
      <w:r>
        <w:t>There are 3 websites similar to ours and we evaluated them as follow</w:t>
      </w:r>
      <w:r w:rsidR="00567566">
        <w:t>s</w:t>
      </w:r>
      <w:r>
        <w:t>:</w:t>
      </w:r>
    </w:p>
    <w:p w14:paraId="1FFCDEDB" w14:textId="25679E2C" w:rsidR="00AF679A" w:rsidRDefault="00AF679A" w:rsidP="00AF679A">
      <w:pPr>
        <w:pStyle w:val="Heading3"/>
      </w:pPr>
      <w:bookmarkStart w:id="22" w:name="_Toc523157342"/>
      <w:r>
        <w:t>2.3.1 I-Citizen</w:t>
      </w:r>
      <w:bookmarkEnd w:id="22"/>
    </w:p>
    <w:p w14:paraId="42FE3D2B" w14:textId="77777777" w:rsidR="00AF679A" w:rsidRDefault="00AF679A" w:rsidP="00AF679A">
      <w:pPr>
        <w:keepNext/>
      </w:pPr>
      <w:r>
        <w:rPr>
          <w:noProof/>
        </w:rPr>
        <w:drawing>
          <wp:inline distT="0" distB="0" distL="0" distR="0" wp14:anchorId="794C9CE9" wp14:editId="0B2C8458">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43175"/>
                    </a:xfrm>
                    <a:prstGeom prst="rect">
                      <a:avLst/>
                    </a:prstGeom>
                  </pic:spPr>
                </pic:pic>
              </a:graphicData>
            </a:graphic>
          </wp:inline>
        </w:drawing>
      </w:r>
    </w:p>
    <w:p w14:paraId="2E7D6AA5" w14:textId="47EF00A8" w:rsidR="00AF679A" w:rsidRDefault="00AF679A" w:rsidP="00AF679A">
      <w:pPr>
        <w:pStyle w:val="Heading4"/>
      </w:pPr>
      <w:bookmarkStart w:id="23" w:name="_Toc523139893"/>
      <w:r>
        <w:t>Figure 2.</w:t>
      </w:r>
      <w:r>
        <w:rPr>
          <w:noProof/>
        </w:rPr>
        <w:fldChar w:fldCharType="begin"/>
      </w:r>
      <w:r>
        <w:rPr>
          <w:noProof/>
        </w:rPr>
        <w:instrText xml:space="preserve"> SEQ Figure \* ARABIC \s 1 </w:instrText>
      </w:r>
      <w:r>
        <w:rPr>
          <w:noProof/>
        </w:rPr>
        <w:fldChar w:fldCharType="separate"/>
      </w:r>
      <w:r w:rsidR="00F70899">
        <w:rPr>
          <w:noProof/>
        </w:rPr>
        <w:t>1</w:t>
      </w:r>
      <w:r>
        <w:rPr>
          <w:noProof/>
        </w:rPr>
        <w:fldChar w:fldCharType="end"/>
      </w:r>
      <w:r>
        <w:rPr>
          <w:noProof/>
        </w:rPr>
        <w:t>:</w:t>
      </w:r>
      <w:r>
        <w:t xml:space="preserve"> Citizen Wiki</w:t>
      </w:r>
      <w:bookmarkEnd w:id="23"/>
    </w:p>
    <w:p w14:paraId="1C71157C" w14:textId="77777777" w:rsidR="00AF679A" w:rsidRDefault="00AF679A" w:rsidP="00AF679A"/>
    <w:p w14:paraId="3951EBD9" w14:textId="77777777" w:rsidR="00AF679A" w:rsidRDefault="00AF679A" w:rsidP="00AF679A">
      <w:pPr>
        <w:keepNext/>
      </w:pPr>
      <w:r>
        <w:rPr>
          <w:noProof/>
        </w:rPr>
        <w:lastRenderedPageBreak/>
        <w:drawing>
          <wp:inline distT="0" distB="0" distL="0" distR="0" wp14:anchorId="45DDD473" wp14:editId="6A2C0742">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5005"/>
                    </a:xfrm>
                    <a:prstGeom prst="rect">
                      <a:avLst/>
                    </a:prstGeom>
                  </pic:spPr>
                </pic:pic>
              </a:graphicData>
            </a:graphic>
          </wp:inline>
        </w:drawing>
      </w:r>
    </w:p>
    <w:p w14:paraId="16D1A758" w14:textId="09396A6F" w:rsidR="00AF679A" w:rsidRDefault="00AF679A" w:rsidP="00AF679A">
      <w:pPr>
        <w:pStyle w:val="Heading4"/>
      </w:pPr>
      <w:bookmarkStart w:id="24" w:name="_Toc523139894"/>
      <w:r>
        <w:t>Figure 2.</w:t>
      </w:r>
      <w:r>
        <w:rPr>
          <w:noProof/>
        </w:rPr>
        <w:fldChar w:fldCharType="begin"/>
      </w:r>
      <w:r>
        <w:rPr>
          <w:noProof/>
        </w:rPr>
        <w:instrText xml:space="preserve"> SEQ Figure \* ARABIC \s 1 </w:instrText>
      </w:r>
      <w:r>
        <w:rPr>
          <w:noProof/>
        </w:rPr>
        <w:fldChar w:fldCharType="separate"/>
      </w:r>
      <w:r w:rsidR="00F70899">
        <w:rPr>
          <w:noProof/>
        </w:rPr>
        <w:t>2</w:t>
      </w:r>
      <w:r>
        <w:rPr>
          <w:noProof/>
        </w:rPr>
        <w:fldChar w:fldCharType="end"/>
      </w:r>
      <w:r>
        <w:rPr>
          <w:noProof/>
        </w:rPr>
        <w:t>:</w:t>
      </w:r>
      <w:r>
        <w:t xml:space="preserve"> Citizen Interests</w:t>
      </w:r>
      <w:bookmarkEnd w:id="24"/>
    </w:p>
    <w:p w14:paraId="040DA7B3" w14:textId="77777777" w:rsidR="00AF679A" w:rsidRDefault="00AF679A" w:rsidP="00AF679A"/>
    <w:p w14:paraId="1AE73181" w14:textId="77777777" w:rsidR="00AF679A" w:rsidRDefault="00AF679A" w:rsidP="00AF679A">
      <w:pPr>
        <w:keepNext/>
      </w:pPr>
      <w:r>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72740"/>
                    </a:xfrm>
                    <a:prstGeom prst="rect">
                      <a:avLst/>
                    </a:prstGeom>
                  </pic:spPr>
                </pic:pic>
              </a:graphicData>
            </a:graphic>
          </wp:inline>
        </w:drawing>
      </w:r>
    </w:p>
    <w:p w14:paraId="03069ED8" w14:textId="3F7ED0E0" w:rsidR="00AF679A" w:rsidRDefault="00AF679A" w:rsidP="002D25F0">
      <w:pPr>
        <w:pStyle w:val="Heading4"/>
      </w:pPr>
      <w:bookmarkStart w:id="25" w:name="_Toc523139895"/>
      <w:r>
        <w:t>Figure 2.</w:t>
      </w:r>
      <w:r>
        <w:rPr>
          <w:noProof/>
        </w:rPr>
        <w:fldChar w:fldCharType="begin"/>
      </w:r>
      <w:r>
        <w:rPr>
          <w:noProof/>
        </w:rPr>
        <w:instrText xml:space="preserve"> SEQ Figure \* ARABIC \s 1 </w:instrText>
      </w:r>
      <w:r>
        <w:rPr>
          <w:noProof/>
        </w:rPr>
        <w:fldChar w:fldCharType="separate"/>
      </w:r>
      <w:r w:rsidR="00F70899">
        <w:rPr>
          <w:noProof/>
        </w:rPr>
        <w:t>3</w:t>
      </w:r>
      <w:r>
        <w:rPr>
          <w:noProof/>
        </w:rPr>
        <w:fldChar w:fldCharType="end"/>
      </w:r>
      <w:r>
        <w:rPr>
          <w:noProof/>
        </w:rPr>
        <w:t>:</w:t>
      </w:r>
      <w:r>
        <w:t xml:space="preserve"> New Ideas</w:t>
      </w:r>
      <w:bookmarkEnd w:id="25"/>
    </w:p>
    <w:p w14:paraId="7F1FF3CB" w14:textId="77777777" w:rsidR="002D25F0" w:rsidRPr="002D25F0" w:rsidRDefault="002D25F0" w:rsidP="002D25F0"/>
    <w:p w14:paraId="1925A829" w14:textId="77777777" w:rsidR="00AF679A" w:rsidRDefault="00AF679A" w:rsidP="00AF679A">
      <w:pPr>
        <w:keepNext/>
      </w:pPr>
      <w:r>
        <w:rPr>
          <w:noProof/>
        </w:rPr>
        <w:lastRenderedPageBreak/>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0520"/>
                    </a:xfrm>
                    <a:prstGeom prst="rect">
                      <a:avLst/>
                    </a:prstGeom>
                  </pic:spPr>
                </pic:pic>
              </a:graphicData>
            </a:graphic>
          </wp:inline>
        </w:drawing>
      </w:r>
    </w:p>
    <w:p w14:paraId="54B0FB1E" w14:textId="534161E6" w:rsidR="00AF679A" w:rsidRDefault="00AF679A" w:rsidP="00AF679A">
      <w:pPr>
        <w:pStyle w:val="Heading4"/>
      </w:pPr>
      <w:bookmarkStart w:id="26" w:name="_Toc523139896"/>
      <w:r>
        <w:t>Figure 2.</w:t>
      </w:r>
      <w:r>
        <w:rPr>
          <w:noProof/>
        </w:rPr>
        <w:fldChar w:fldCharType="begin"/>
      </w:r>
      <w:r>
        <w:rPr>
          <w:noProof/>
        </w:rPr>
        <w:instrText xml:space="preserve"> SEQ Figure \* ARABIC \s 1 </w:instrText>
      </w:r>
      <w:r>
        <w:rPr>
          <w:noProof/>
        </w:rPr>
        <w:fldChar w:fldCharType="separate"/>
      </w:r>
      <w:r w:rsidR="00F70899">
        <w:rPr>
          <w:noProof/>
        </w:rPr>
        <w:t>4</w:t>
      </w:r>
      <w:r>
        <w:rPr>
          <w:noProof/>
        </w:rPr>
        <w:fldChar w:fldCharType="end"/>
      </w:r>
      <w:r>
        <w:rPr>
          <w:noProof/>
        </w:rPr>
        <w:t>:</w:t>
      </w:r>
      <w:r>
        <w:t xml:space="preserve"> Polls</w:t>
      </w:r>
      <w:bookmarkEnd w:id="26"/>
    </w:p>
    <w:p w14:paraId="28A4ADD8" w14:textId="77777777" w:rsidR="00AF679A" w:rsidRDefault="00AF679A" w:rsidP="00AF679A"/>
    <w:p w14:paraId="50AE0C10" w14:textId="77777777" w:rsidR="00AF679A" w:rsidRDefault="00AF679A" w:rsidP="00AF679A"/>
    <w:p w14:paraId="40119E6D" w14:textId="77777777" w:rsidR="00AF679A" w:rsidRDefault="00AF679A" w:rsidP="00AF679A">
      <w:pPr>
        <w:keepNext/>
      </w:pPr>
      <w:r>
        <w:rPr>
          <w:noProof/>
        </w:rPr>
        <w:drawing>
          <wp:inline distT="0" distB="0" distL="0" distR="0" wp14:anchorId="48888C12" wp14:editId="39726CBA">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08555"/>
                    </a:xfrm>
                    <a:prstGeom prst="rect">
                      <a:avLst/>
                    </a:prstGeom>
                  </pic:spPr>
                </pic:pic>
              </a:graphicData>
            </a:graphic>
          </wp:inline>
        </w:drawing>
      </w:r>
    </w:p>
    <w:p w14:paraId="1597F1D2" w14:textId="13A192AE" w:rsidR="00AF679A" w:rsidRDefault="00AF679A" w:rsidP="00567566">
      <w:pPr>
        <w:pStyle w:val="Heading4"/>
      </w:pPr>
      <w:bookmarkStart w:id="27" w:name="_Toc523139897"/>
      <w:r>
        <w:t>Figure 2.</w:t>
      </w:r>
      <w:r>
        <w:rPr>
          <w:noProof/>
        </w:rPr>
        <w:fldChar w:fldCharType="begin"/>
      </w:r>
      <w:r>
        <w:rPr>
          <w:noProof/>
        </w:rPr>
        <w:instrText xml:space="preserve"> SEQ Figure \* ARABIC \s 1 </w:instrText>
      </w:r>
      <w:r>
        <w:rPr>
          <w:noProof/>
        </w:rPr>
        <w:fldChar w:fldCharType="separate"/>
      </w:r>
      <w:r w:rsidR="00F70899">
        <w:rPr>
          <w:noProof/>
        </w:rPr>
        <w:t>5</w:t>
      </w:r>
      <w:r>
        <w:rPr>
          <w:noProof/>
        </w:rPr>
        <w:fldChar w:fldCharType="end"/>
      </w:r>
      <w:r>
        <w:rPr>
          <w:noProof/>
        </w:rPr>
        <w:t>:</w:t>
      </w:r>
      <w:r>
        <w:t xml:space="preserve"> Elected leaders</w:t>
      </w:r>
      <w:bookmarkEnd w:id="27"/>
    </w:p>
    <w:p w14:paraId="5E92200F" w14:textId="77777777" w:rsidR="00567566" w:rsidRPr="00567566" w:rsidRDefault="00567566" w:rsidP="00567566"/>
    <w:p w14:paraId="0F6E3AFF" w14:textId="457E5339" w:rsidR="00AF679A" w:rsidRPr="002615C6" w:rsidRDefault="00AF679A" w:rsidP="00AF679A">
      <w:pPr>
        <w:pStyle w:val="Heading3"/>
      </w:pPr>
      <w:bookmarkStart w:id="28" w:name="_Toc523157343"/>
      <w:r>
        <w:t xml:space="preserve">2.3.2 </w:t>
      </w:r>
      <w:r w:rsidR="00BF385D">
        <w:t>PolitiFact</w:t>
      </w:r>
      <w:bookmarkEnd w:id="28"/>
    </w:p>
    <w:p w14:paraId="12DA03D5" w14:textId="77777777" w:rsidR="00AF679A" w:rsidRDefault="00AF679A" w:rsidP="00AF679A">
      <w:pPr>
        <w:keepNext/>
      </w:pPr>
      <w:r>
        <w:rPr>
          <w:noProof/>
        </w:rPr>
        <w:drawing>
          <wp:inline distT="0" distB="0" distL="0" distR="0" wp14:anchorId="75C1DB68" wp14:editId="290B1BB2">
            <wp:extent cx="5731510" cy="28562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56230"/>
                    </a:xfrm>
                    <a:prstGeom prst="rect">
                      <a:avLst/>
                    </a:prstGeom>
                  </pic:spPr>
                </pic:pic>
              </a:graphicData>
            </a:graphic>
          </wp:inline>
        </w:drawing>
      </w:r>
    </w:p>
    <w:p w14:paraId="3C6446BB" w14:textId="383F6A81" w:rsidR="00AF679A" w:rsidRDefault="00AF679A" w:rsidP="00AF679A">
      <w:pPr>
        <w:pStyle w:val="Heading4"/>
      </w:pPr>
      <w:bookmarkStart w:id="29" w:name="_Toc523139898"/>
      <w:r>
        <w:t>Figure 2.6: Home Page</w:t>
      </w:r>
      <w:bookmarkEnd w:id="29"/>
    </w:p>
    <w:p w14:paraId="32E8E03F" w14:textId="77777777" w:rsidR="00AF679A" w:rsidRDefault="00AF679A" w:rsidP="00AF679A">
      <w:pPr>
        <w:keepNext/>
      </w:pPr>
      <w:r>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15745"/>
                    </a:xfrm>
                    <a:prstGeom prst="rect">
                      <a:avLst/>
                    </a:prstGeom>
                  </pic:spPr>
                </pic:pic>
              </a:graphicData>
            </a:graphic>
          </wp:inline>
        </w:drawing>
      </w:r>
    </w:p>
    <w:p w14:paraId="2AEF9A8B" w14:textId="20678C54" w:rsidR="00AF679A" w:rsidRDefault="00AF679A" w:rsidP="00AF679A">
      <w:pPr>
        <w:pStyle w:val="Heading4"/>
      </w:pPr>
      <w:bookmarkStart w:id="30" w:name="_Toc523139899"/>
      <w:r>
        <w:t>Figure 2.</w:t>
      </w:r>
      <w:r>
        <w:rPr>
          <w:noProof/>
        </w:rPr>
        <w:fldChar w:fldCharType="begin"/>
      </w:r>
      <w:r>
        <w:rPr>
          <w:noProof/>
        </w:rPr>
        <w:instrText xml:space="preserve"> SEQ Figure \* ARABIC \s 1 </w:instrText>
      </w:r>
      <w:r>
        <w:rPr>
          <w:noProof/>
        </w:rPr>
        <w:fldChar w:fldCharType="separate"/>
      </w:r>
      <w:r w:rsidR="00F70899">
        <w:rPr>
          <w:noProof/>
        </w:rPr>
        <w:t>6</w:t>
      </w:r>
      <w:r>
        <w:rPr>
          <w:noProof/>
        </w:rPr>
        <w:fldChar w:fldCharType="end"/>
      </w:r>
      <w:r>
        <w:rPr>
          <w:noProof/>
        </w:rPr>
        <w:t>:</w:t>
      </w:r>
      <w:r>
        <w:t xml:space="preserve"> Popular leaders</w:t>
      </w:r>
      <w:bookmarkEnd w:id="30"/>
    </w:p>
    <w:p w14:paraId="74699287" w14:textId="77777777" w:rsidR="00AF679A" w:rsidRDefault="00AF679A" w:rsidP="00AF679A">
      <w:pPr>
        <w:keepNext/>
      </w:pPr>
      <w:r>
        <w:rPr>
          <w:noProof/>
        </w:rPr>
        <w:lastRenderedPageBreak/>
        <w:drawing>
          <wp:inline distT="0" distB="0" distL="0" distR="0" wp14:anchorId="794D6544" wp14:editId="2932E2E2">
            <wp:extent cx="5731510" cy="39554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5415"/>
                    </a:xfrm>
                    <a:prstGeom prst="rect">
                      <a:avLst/>
                    </a:prstGeom>
                  </pic:spPr>
                </pic:pic>
              </a:graphicData>
            </a:graphic>
          </wp:inline>
        </w:drawing>
      </w:r>
    </w:p>
    <w:p w14:paraId="11273570" w14:textId="671A2D77" w:rsidR="00AF679A" w:rsidRDefault="00AF679A" w:rsidP="00BF385D">
      <w:pPr>
        <w:pStyle w:val="Heading4"/>
      </w:pPr>
      <w:bookmarkStart w:id="31" w:name="_Toc523139900"/>
      <w:r>
        <w:t>Figure 2</w:t>
      </w:r>
      <w:r w:rsidR="00BF385D">
        <w:t>.</w:t>
      </w:r>
      <w:r>
        <w:rPr>
          <w:noProof/>
        </w:rPr>
        <w:fldChar w:fldCharType="begin"/>
      </w:r>
      <w:r>
        <w:rPr>
          <w:noProof/>
        </w:rPr>
        <w:instrText xml:space="preserve"> SEQ Figure \* ARABIC \s 1 </w:instrText>
      </w:r>
      <w:r>
        <w:rPr>
          <w:noProof/>
        </w:rPr>
        <w:fldChar w:fldCharType="separate"/>
      </w:r>
      <w:r w:rsidR="00F70899">
        <w:rPr>
          <w:noProof/>
        </w:rPr>
        <w:t>7</w:t>
      </w:r>
      <w:r>
        <w:rPr>
          <w:noProof/>
        </w:rPr>
        <w:fldChar w:fldCharType="end"/>
      </w:r>
      <w:r w:rsidR="00BF385D">
        <w:rPr>
          <w:noProof/>
        </w:rPr>
        <w:t>:</w:t>
      </w:r>
      <w:r>
        <w:t xml:space="preserve"> </w:t>
      </w:r>
      <w:r w:rsidR="00BF385D">
        <w:t>O</w:t>
      </w:r>
      <w:r>
        <w:t>pinions</w:t>
      </w:r>
      <w:bookmarkEnd w:id="31"/>
    </w:p>
    <w:p w14:paraId="2839CED9" w14:textId="77777777" w:rsidR="00AF679A" w:rsidRDefault="00AF679A" w:rsidP="00AF679A">
      <w:pPr>
        <w:rPr>
          <w:noProof/>
        </w:rPr>
      </w:pPr>
    </w:p>
    <w:p w14:paraId="791A2F11" w14:textId="77777777" w:rsidR="00AF679A" w:rsidRDefault="00AF679A" w:rsidP="00AF679A">
      <w:pPr>
        <w:keepNext/>
      </w:pPr>
      <w:r>
        <w:rPr>
          <w:noProof/>
        </w:rPr>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957070"/>
                    </a:xfrm>
                    <a:prstGeom prst="rect">
                      <a:avLst/>
                    </a:prstGeom>
                  </pic:spPr>
                </pic:pic>
              </a:graphicData>
            </a:graphic>
          </wp:inline>
        </w:drawing>
      </w:r>
    </w:p>
    <w:p w14:paraId="3D8DB348" w14:textId="29E4F779" w:rsidR="00AF679A" w:rsidRDefault="00AF679A" w:rsidP="002D25F0">
      <w:pPr>
        <w:pStyle w:val="Heading4"/>
      </w:pPr>
      <w:bookmarkStart w:id="32" w:name="_Toc523139901"/>
      <w:r>
        <w:t>Figure 2</w:t>
      </w:r>
      <w:r w:rsidR="00BF385D">
        <w:t>.</w:t>
      </w:r>
      <w:r>
        <w:rPr>
          <w:noProof/>
        </w:rPr>
        <w:fldChar w:fldCharType="begin"/>
      </w:r>
      <w:r>
        <w:rPr>
          <w:noProof/>
        </w:rPr>
        <w:instrText xml:space="preserve"> SEQ Figure \* ARABIC \s 1 </w:instrText>
      </w:r>
      <w:r>
        <w:rPr>
          <w:noProof/>
        </w:rPr>
        <w:fldChar w:fldCharType="separate"/>
      </w:r>
      <w:r w:rsidR="00F70899">
        <w:rPr>
          <w:noProof/>
        </w:rPr>
        <w:t>8</w:t>
      </w:r>
      <w:r>
        <w:rPr>
          <w:noProof/>
        </w:rPr>
        <w:fldChar w:fldCharType="end"/>
      </w:r>
      <w:r w:rsidR="00BF385D">
        <w:rPr>
          <w:noProof/>
        </w:rPr>
        <w:t>:</w:t>
      </w:r>
      <w:r>
        <w:t xml:space="preserve"> </w:t>
      </w:r>
      <w:r w:rsidR="00BF385D">
        <w:t>Politician Rankings</w:t>
      </w:r>
      <w:bookmarkEnd w:id="32"/>
    </w:p>
    <w:p w14:paraId="4FF6A7F6" w14:textId="77777777" w:rsidR="002D25F0" w:rsidRPr="002D25F0" w:rsidRDefault="002D25F0" w:rsidP="002D25F0"/>
    <w:p w14:paraId="0023A4C8" w14:textId="77777777" w:rsidR="00AF679A" w:rsidRDefault="00AF679A" w:rsidP="00AF679A">
      <w:pPr>
        <w:keepNext/>
      </w:pPr>
      <w:r>
        <w:rPr>
          <w:noProof/>
        </w:rPr>
        <w:drawing>
          <wp:inline distT="0" distB="0" distL="0" distR="0" wp14:anchorId="21C0F7C5" wp14:editId="02EE04FB">
            <wp:extent cx="5731510" cy="36258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625850"/>
                    </a:xfrm>
                    <a:prstGeom prst="rect">
                      <a:avLst/>
                    </a:prstGeom>
                  </pic:spPr>
                </pic:pic>
              </a:graphicData>
            </a:graphic>
          </wp:inline>
        </w:drawing>
      </w:r>
    </w:p>
    <w:p w14:paraId="7275350A" w14:textId="4CF6F8F4" w:rsidR="00AF679A" w:rsidRDefault="00AF679A" w:rsidP="00BF385D">
      <w:pPr>
        <w:pStyle w:val="Heading4"/>
      </w:pPr>
      <w:bookmarkStart w:id="33" w:name="_Toc523139902"/>
      <w:r>
        <w:t>Figure 2</w:t>
      </w:r>
      <w:r w:rsidR="00BF385D">
        <w:rPr>
          <w:noProof/>
        </w:rPr>
        <w:t>.10:</w:t>
      </w:r>
      <w:r>
        <w:t xml:space="preserve"> Opinions</w:t>
      </w:r>
      <w:bookmarkEnd w:id="33"/>
    </w:p>
    <w:p w14:paraId="463AC542" w14:textId="77777777" w:rsidR="00AF679A" w:rsidRPr="0011152B" w:rsidRDefault="00AF679A" w:rsidP="00AF679A"/>
    <w:p w14:paraId="57AE5B8D" w14:textId="77777777" w:rsidR="00AF679A" w:rsidRDefault="00AF679A" w:rsidP="00AF679A">
      <w:pPr>
        <w:pStyle w:val="Heading3"/>
      </w:pPr>
      <w:bookmarkStart w:id="34" w:name="_Toc523157344"/>
      <w:r>
        <w:t>2.3.3 APP</w:t>
      </w:r>
      <w:bookmarkEnd w:id="34"/>
    </w:p>
    <w:p w14:paraId="7B920D62" w14:textId="77777777" w:rsidR="00AF679A" w:rsidRDefault="00AF679A" w:rsidP="00AF679A">
      <w:pPr>
        <w:keepNext/>
      </w:pPr>
      <w:r>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15640"/>
                    </a:xfrm>
                    <a:prstGeom prst="rect">
                      <a:avLst/>
                    </a:prstGeom>
                  </pic:spPr>
                </pic:pic>
              </a:graphicData>
            </a:graphic>
          </wp:inline>
        </w:drawing>
      </w:r>
    </w:p>
    <w:p w14:paraId="161098E3" w14:textId="573CC8B1" w:rsidR="00AF679A" w:rsidRDefault="00AF679A" w:rsidP="002D25F0">
      <w:pPr>
        <w:pStyle w:val="Heading4"/>
      </w:pPr>
      <w:bookmarkStart w:id="35" w:name="_Toc523139903"/>
      <w:r>
        <w:t>Figure 2</w:t>
      </w:r>
      <w:r w:rsidR="00BF385D">
        <w:t>.</w:t>
      </w:r>
      <w:r>
        <w:t>11</w:t>
      </w:r>
      <w:r w:rsidR="00BF385D">
        <w:t>:</w:t>
      </w:r>
      <w:r>
        <w:t xml:space="preserve"> </w:t>
      </w:r>
      <w:r w:rsidR="00BF385D">
        <w:t xml:space="preserve">APP </w:t>
      </w:r>
      <w:r>
        <w:t>Home</w:t>
      </w:r>
      <w:bookmarkEnd w:id="35"/>
    </w:p>
    <w:p w14:paraId="51EC2570" w14:textId="77777777" w:rsidR="002D25F0" w:rsidRPr="002D25F0" w:rsidRDefault="002D25F0" w:rsidP="002D25F0"/>
    <w:p w14:paraId="15C5F63D" w14:textId="77777777" w:rsidR="00AF679A" w:rsidRDefault="00AF679A" w:rsidP="00AF679A">
      <w:pPr>
        <w:keepNext/>
      </w:pPr>
      <w:r>
        <w:rPr>
          <w:noProof/>
        </w:rPr>
        <w:drawing>
          <wp:inline distT="0" distB="0" distL="0" distR="0" wp14:anchorId="5DEB7CA3" wp14:editId="2E195BE6">
            <wp:extent cx="5731510" cy="2870200"/>
            <wp:effectExtent l="0" t="0" r="254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870200"/>
                    </a:xfrm>
                    <a:prstGeom prst="rect">
                      <a:avLst/>
                    </a:prstGeom>
                  </pic:spPr>
                </pic:pic>
              </a:graphicData>
            </a:graphic>
          </wp:inline>
        </w:drawing>
      </w:r>
    </w:p>
    <w:p w14:paraId="6684375B" w14:textId="7A060BC7" w:rsidR="00AF679A" w:rsidRDefault="00AF679A" w:rsidP="00BF385D">
      <w:pPr>
        <w:pStyle w:val="Heading4"/>
      </w:pPr>
      <w:bookmarkStart w:id="36" w:name="_Toc523139904"/>
      <w:r>
        <w:t>Figure 2</w:t>
      </w:r>
      <w:r w:rsidR="00BF385D">
        <w:t>.</w:t>
      </w:r>
      <w:r>
        <w:t>12</w:t>
      </w:r>
      <w:r w:rsidR="00BF385D">
        <w:t xml:space="preserve">: </w:t>
      </w:r>
      <w:r>
        <w:t>Candidates</w:t>
      </w:r>
      <w:bookmarkEnd w:id="36"/>
    </w:p>
    <w:p w14:paraId="052CBA89" w14:textId="77777777" w:rsidR="00AF679A" w:rsidRPr="00AF679A" w:rsidRDefault="00AF679A" w:rsidP="00AF679A"/>
    <w:p w14:paraId="707A6E2C" w14:textId="64F5E7DD" w:rsidR="00C827A9" w:rsidRDefault="00C827A9" w:rsidP="00C827A9">
      <w:pPr>
        <w:pStyle w:val="Heading2"/>
      </w:pPr>
      <w:bookmarkStart w:id="37" w:name="_Toc523157345"/>
      <w:r>
        <w:t>2.4 Gaps in Existing System</w:t>
      </w:r>
      <w:bookmarkEnd w:id="37"/>
    </w:p>
    <w:p w14:paraId="5C1A0EEF" w14:textId="49EF8E0A" w:rsidR="00BF385D" w:rsidRPr="008A6530" w:rsidRDefault="00BF385D" w:rsidP="00BF385D">
      <w:pPr>
        <w:tabs>
          <w:tab w:val="left" w:pos="3000"/>
        </w:tabs>
      </w:pPr>
      <w:r>
        <w:t>The above applications only give information about what is happening in politics.</w:t>
      </w:r>
      <w:r w:rsidR="00F70899">
        <w:t xml:space="preserve"> </w:t>
      </w:r>
      <w:r>
        <w:t>They do</w:t>
      </w:r>
      <w:r w:rsidR="00F70899">
        <w:t xml:space="preserve"> </w:t>
      </w:r>
      <w:r>
        <w:t>n</w:t>
      </w:r>
      <w:r w:rsidR="00F70899">
        <w:t>o</w:t>
      </w:r>
      <w:r>
        <w:t xml:space="preserve">t have information about </w:t>
      </w:r>
      <w:r w:rsidR="00F70899">
        <w:t>politicians</w:t>
      </w:r>
      <w:r>
        <w:t xml:space="preserve"> in terms of their background information. They also do not provide contact information of the politicians.</w:t>
      </w:r>
      <w:r w:rsidR="00F70899">
        <w:t xml:space="preserve"> </w:t>
      </w:r>
      <w:r>
        <w:t>Finally, the most obvious gap is that the sites have scope limited to the United States thus there is need to have one that is tailored for Kenya.</w:t>
      </w:r>
    </w:p>
    <w:p w14:paraId="3AD6ADCE" w14:textId="77777777" w:rsidR="00BF385D" w:rsidRPr="00BF385D" w:rsidRDefault="00BF385D" w:rsidP="00BF385D"/>
    <w:p w14:paraId="2949BFDF" w14:textId="0D529A71" w:rsidR="00C827A9" w:rsidRDefault="00C827A9">
      <w:pPr>
        <w:spacing w:before="0" w:after="160" w:line="259" w:lineRule="auto"/>
      </w:pPr>
      <w:r>
        <w:br w:type="page"/>
      </w:r>
    </w:p>
    <w:p w14:paraId="0BC32A22" w14:textId="5934007D" w:rsidR="00001AA9" w:rsidRPr="00001AA9" w:rsidRDefault="00C827A9" w:rsidP="00001AA9">
      <w:pPr>
        <w:pStyle w:val="Heading1"/>
      </w:pPr>
      <w:bookmarkStart w:id="38" w:name="_Toc523157346"/>
      <w:r>
        <w:lastRenderedPageBreak/>
        <w:t>Chapter 3: Methodology</w:t>
      </w:r>
      <w:bookmarkEnd w:id="38"/>
    </w:p>
    <w:p w14:paraId="1B9161BA" w14:textId="0628EF07" w:rsidR="00C827A9" w:rsidRDefault="00C827A9" w:rsidP="00C827A9">
      <w:pPr>
        <w:pStyle w:val="Heading2"/>
      </w:pPr>
      <w:bookmarkStart w:id="39" w:name="_Toc523157347"/>
      <w:r>
        <w:t xml:space="preserve">3.1 </w:t>
      </w:r>
      <w:r w:rsidR="008973F1">
        <w:t>Introduction</w:t>
      </w:r>
      <w:bookmarkEnd w:id="39"/>
    </w:p>
    <w:p w14:paraId="5208E50D" w14:textId="13255D27" w:rsidR="008B3F75" w:rsidRDefault="008B3F75" w:rsidP="002D25F0">
      <w:pPr>
        <w:ind w:firstLine="720"/>
      </w:pPr>
      <w:r>
        <w:t>This chapter discusses the System Development Methodology, System Analysis and Design aspect of the project, System Development Tools and Techniques and the Deliverables for the project.</w:t>
      </w:r>
    </w:p>
    <w:p w14:paraId="1B7359AB" w14:textId="77777777" w:rsidR="00001AA9" w:rsidRPr="008B3F75" w:rsidRDefault="00001AA9" w:rsidP="008B3F75"/>
    <w:p w14:paraId="31D79C6B" w14:textId="6B668767" w:rsidR="008973F1" w:rsidRDefault="008973F1" w:rsidP="008973F1">
      <w:pPr>
        <w:pStyle w:val="Heading2"/>
      </w:pPr>
      <w:bookmarkStart w:id="40" w:name="_Toc523157348"/>
      <w:r>
        <w:t>3.2 System Development Methodology</w:t>
      </w:r>
      <w:bookmarkEnd w:id="40"/>
    </w:p>
    <w:p w14:paraId="2DC57BA2" w14:textId="77777777" w:rsidR="002D25F0" w:rsidRDefault="00734535" w:rsidP="002D25F0">
      <w:pPr>
        <w:ind w:firstLine="720"/>
      </w:pPr>
      <w:r w:rsidRPr="00734535">
        <w:t>A </w:t>
      </w:r>
      <w:r w:rsidR="00A445C3">
        <w:t>S</w:t>
      </w:r>
      <w:r w:rsidRPr="00734535">
        <w:t xml:space="preserve">oftware </w:t>
      </w:r>
      <w:r w:rsidR="00A445C3">
        <w:t>D</w:t>
      </w:r>
      <w:r w:rsidRPr="00734535">
        <w:t>evelopment </w:t>
      </w:r>
      <w:r w:rsidR="00A445C3">
        <w:t>M</w:t>
      </w:r>
      <w:r w:rsidRPr="00734535">
        <w:t xml:space="preserve">ethodology or </w:t>
      </w:r>
      <w:r w:rsidR="00A445C3">
        <w:t>S</w:t>
      </w:r>
      <w:r w:rsidRPr="00734535">
        <w:t xml:space="preserve">ystem </w:t>
      </w:r>
      <w:r w:rsidR="00A445C3">
        <w:t>D</w:t>
      </w:r>
      <w:r w:rsidRPr="00734535">
        <w:t xml:space="preserve">evelopment </w:t>
      </w:r>
      <w:r w:rsidR="00A445C3">
        <w:t>M</w:t>
      </w:r>
      <w:r w:rsidRPr="00734535">
        <w:t xml:space="preserve">ethodology in </w:t>
      </w:r>
      <w:r w:rsidR="00A445C3">
        <w:t>S</w:t>
      </w:r>
      <w:r w:rsidRPr="00734535">
        <w:t xml:space="preserve">oftware </w:t>
      </w:r>
      <w:r w:rsidR="00A445C3">
        <w:t>E</w:t>
      </w:r>
      <w:r w:rsidRPr="00734535">
        <w:t>ngineering is a framework that is used to structure, plan, and control the process of developing an information system</w:t>
      </w:r>
      <w:r w:rsidR="00A445C3">
        <w:t xml:space="preserve"> </w:t>
      </w:r>
      <w:r w:rsidR="00A445C3">
        <w:fldChar w:fldCharType="begin"/>
      </w:r>
      <w:r w:rsidR="00A445C3">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fldChar w:fldCharType="separate"/>
      </w:r>
      <w:r w:rsidR="00A445C3" w:rsidRPr="00A445C3">
        <w:rPr>
          <w:rFonts w:cs="Times New Roman"/>
          <w:szCs w:val="24"/>
        </w:rPr>
        <w:t>(“Software Development Methodologies,” n.d.)</w:t>
      </w:r>
      <w:r w:rsidR="00A445C3">
        <w:fldChar w:fldCharType="end"/>
      </w:r>
      <w:r w:rsidR="00A445C3">
        <w:t>.</w:t>
      </w:r>
      <w:r w:rsidR="003D10E6">
        <w:t xml:space="preserve"> </w:t>
      </w:r>
    </w:p>
    <w:p w14:paraId="2DC6E51D" w14:textId="0E5FB4DF" w:rsidR="00815680" w:rsidRDefault="003D10E6" w:rsidP="008B315A">
      <w:pPr>
        <w:ind w:firstLine="720"/>
      </w:pPr>
      <w:r>
        <w:t xml:space="preserve">The Citizen - Politician Website will be developed using the </w:t>
      </w:r>
      <w:r w:rsidR="00480D56">
        <w:t>Prototyping Model. The Prototyping Model is a Software Development Life Cycle Model where a prototype is first developed to allow the users to evaluate developer proposals and try them out before implementation</w:t>
      </w:r>
      <w:r w:rsidR="000E4846">
        <w:t xml:space="preserve"> </w:t>
      </w:r>
      <w:r w:rsidR="000E4846">
        <w:fldChar w:fldCharType="begin"/>
      </w:r>
      <w:r w:rsidR="000E4846">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fldChar w:fldCharType="separate"/>
      </w:r>
      <w:r w:rsidR="000E4846" w:rsidRPr="000E4846">
        <w:rPr>
          <w:rFonts w:cs="Times New Roman"/>
        </w:rPr>
        <w:t>(Naumann &amp; Jenkins, 1982)</w:t>
      </w:r>
      <w:r w:rsidR="000E4846">
        <w:fldChar w:fldCharType="end"/>
      </w:r>
      <w:r w:rsidR="000E4846">
        <w:t xml:space="preserve">. </w:t>
      </w:r>
      <w:r w:rsidR="00480D56">
        <w:t>A prototype is a working model of the proposed system.</w:t>
      </w:r>
      <w:r w:rsidR="00CB137E">
        <w:fldChar w:fldCharType="begin"/>
      </w:r>
      <w:r w:rsidR="00815680">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fldChar w:fldCharType="separate"/>
      </w:r>
      <w:r w:rsidR="00815680" w:rsidRPr="00815680">
        <w:rPr>
          <w:rFonts w:cs="Times New Roman"/>
        </w:rPr>
        <w:t>(Naumann &amp; Jenkins, 1982)</w:t>
      </w:r>
      <w:r w:rsidR="00CB137E">
        <w:fldChar w:fldCharType="end"/>
      </w:r>
    </w:p>
    <w:p w14:paraId="09AE566D" w14:textId="00365953" w:rsidR="008B315A" w:rsidRDefault="00A445C3" w:rsidP="008B315A">
      <w:pPr>
        <w:ind w:firstLine="720"/>
      </w:pPr>
      <w:r>
        <w:t xml:space="preserve">The prototyping model to be used will be the </w:t>
      </w:r>
      <w:r w:rsidR="002D25F0">
        <w:t>E</w:t>
      </w:r>
      <w:r>
        <w:t xml:space="preserve">volutionary </w:t>
      </w:r>
      <w:r w:rsidR="002D25F0">
        <w:t>P</w:t>
      </w:r>
      <w:r>
        <w:t xml:space="preserve">rototyping model. The Evolutionary Prototype model is a life cycle model in which the system is developed in increments so that it can readily be modified in response to end user and customer feedback </w:t>
      </w:r>
      <w:r>
        <w:fldChar w:fldCharType="begin"/>
      </w:r>
      <w:r>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fldChar w:fldCharType="separate"/>
      </w:r>
      <w:r w:rsidRPr="00A445C3">
        <w:rPr>
          <w:rFonts w:cs="Times New Roman"/>
        </w:rPr>
        <w:t>(Shafer, Press, Scott, &amp; Bieman, n.d.)</w:t>
      </w:r>
      <w:r>
        <w:fldChar w:fldCharType="end"/>
      </w:r>
      <w:r>
        <w:t>.</w:t>
      </w:r>
      <w:r w:rsidR="007636BB">
        <w:t xml:space="preserve"> This means that the prototype eventually becomes the final product. Prototyping consists of </w:t>
      </w:r>
      <w:r w:rsidR="0060540A">
        <w:t>6 stages:</w:t>
      </w:r>
    </w:p>
    <w:p w14:paraId="10F1FB75" w14:textId="3D6BC6D5" w:rsidR="0060540A" w:rsidRPr="0060540A" w:rsidRDefault="0060540A" w:rsidP="0060540A">
      <w:pPr>
        <w:pStyle w:val="Heading3"/>
      </w:pPr>
      <w:bookmarkStart w:id="41" w:name="_Toc523157349"/>
      <w:r>
        <w:t xml:space="preserve">3.2.1 </w:t>
      </w:r>
      <w:r w:rsidRPr="0060540A">
        <w:t>Requirements gathering and analysis:</w:t>
      </w:r>
      <w:bookmarkEnd w:id="41"/>
    </w:p>
    <w:p w14:paraId="37DB0675" w14:textId="400D7D14" w:rsidR="00001AA9" w:rsidRPr="0060540A" w:rsidRDefault="0060540A" w:rsidP="0060540A">
      <w:r w:rsidRPr="0060540A">
        <w:rPr>
          <w:b/>
          <w:bCs/>
        </w:rPr>
        <w:t> </w:t>
      </w:r>
      <w:r w:rsidR="008B315A">
        <w:rPr>
          <w:b/>
          <w:bCs/>
        </w:rPr>
        <w:tab/>
      </w:r>
      <w:r w:rsidRPr="0060540A">
        <w:t>A prototyping model begins with requirements analysis and the requirements of the system are defined in detail. The user is interviewed to know the requirements of the system.</w:t>
      </w:r>
      <w:r w:rsidR="00D50251">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Default="0060540A" w:rsidP="0060540A">
      <w:pPr>
        <w:pStyle w:val="Heading3"/>
      </w:pPr>
      <w:bookmarkStart w:id="42" w:name="_Toc523157350"/>
      <w:r>
        <w:t xml:space="preserve">3.2.2 </w:t>
      </w:r>
      <w:r w:rsidRPr="0060540A">
        <w:t>Quick design:</w:t>
      </w:r>
      <w:bookmarkEnd w:id="42"/>
      <w:r w:rsidRPr="0060540A">
        <w:t> </w:t>
      </w:r>
    </w:p>
    <w:p w14:paraId="6D9849A4" w14:textId="5770466A" w:rsidR="0060540A" w:rsidRPr="0060540A" w:rsidRDefault="0060540A" w:rsidP="008B315A">
      <w:pPr>
        <w:ind w:firstLine="720"/>
      </w:pPr>
      <w:r w:rsidRPr="0060540A">
        <w:t xml:space="preserve">When requirements are known, a preliminary design or quick design for the system </w:t>
      </w:r>
      <w:r w:rsidR="00D50251">
        <w:t>will be</w:t>
      </w:r>
      <w:r w:rsidRPr="0060540A">
        <w:t xml:space="preserve"> created. It </w:t>
      </w:r>
      <w:r w:rsidR="00D50251">
        <w:t>will</w:t>
      </w:r>
      <w:r w:rsidRPr="0060540A">
        <w:t xml:space="preserve"> not</w:t>
      </w:r>
      <w:r w:rsidR="00D50251">
        <w:t xml:space="preserve"> be</w:t>
      </w:r>
      <w:r w:rsidRPr="0060540A">
        <w:t xml:space="preserve"> a detailed design and</w:t>
      </w:r>
      <w:r w:rsidR="00D50251">
        <w:t xml:space="preserve"> will</w:t>
      </w:r>
      <w:r w:rsidRPr="0060540A">
        <w:t xml:space="preserve"> include only the important aspects of the system, which gives an idea of the system to the user. A quick design helps in developing the prototype.</w:t>
      </w:r>
    </w:p>
    <w:p w14:paraId="363CA6DF" w14:textId="1FADD751" w:rsidR="0060540A" w:rsidRDefault="0060540A" w:rsidP="0060540A">
      <w:pPr>
        <w:pStyle w:val="Heading3"/>
      </w:pPr>
      <w:bookmarkStart w:id="43" w:name="_Toc523157351"/>
      <w:r w:rsidRPr="0060540A">
        <w:t>3.</w:t>
      </w:r>
      <w:r>
        <w:t xml:space="preserve">2.3 </w:t>
      </w:r>
      <w:r w:rsidRPr="0060540A">
        <w:t>Build prototype:</w:t>
      </w:r>
      <w:bookmarkEnd w:id="43"/>
      <w:r w:rsidRPr="0060540A">
        <w:t> </w:t>
      </w:r>
    </w:p>
    <w:p w14:paraId="064E19AF" w14:textId="27D6F330" w:rsidR="0060540A" w:rsidRPr="0060540A" w:rsidRDefault="0060540A" w:rsidP="008B315A">
      <w:pPr>
        <w:ind w:firstLine="720"/>
      </w:pPr>
      <w:r w:rsidRPr="0060540A">
        <w:t>Information gathered from quick design is modified to form the first prototype, which represents the working model of the required system.</w:t>
      </w:r>
      <w:r w:rsidR="001E0254">
        <w:t xml:space="preserve"> The first prototype of the project website will be presented to users for verification and then comments from users will be used to modify the system.</w:t>
      </w:r>
    </w:p>
    <w:p w14:paraId="26872F8F" w14:textId="45C9FEB7" w:rsidR="0060540A" w:rsidRDefault="0060540A" w:rsidP="0060540A">
      <w:pPr>
        <w:pStyle w:val="Heading3"/>
      </w:pPr>
      <w:bookmarkStart w:id="44" w:name="_Toc523157352"/>
      <w:r>
        <w:t>3.2.4</w:t>
      </w:r>
      <w:r w:rsidRPr="0060540A">
        <w:t xml:space="preserve"> User evaluation:</w:t>
      </w:r>
      <w:bookmarkEnd w:id="44"/>
      <w:r w:rsidRPr="0060540A">
        <w:t> </w:t>
      </w:r>
    </w:p>
    <w:p w14:paraId="7D3C00D9" w14:textId="0B622485" w:rsidR="0060540A" w:rsidRPr="0060540A" w:rsidRDefault="0060540A" w:rsidP="008B315A">
      <w:pPr>
        <w:ind w:firstLine="720"/>
      </w:pPr>
      <w:r w:rsidRPr="0060540A">
        <w:t xml:space="preserve">Next, the proposed system </w:t>
      </w:r>
      <w:r w:rsidR="001E0254">
        <w:t>will be</w:t>
      </w:r>
      <w:r w:rsidRPr="0060540A">
        <w:t xml:space="preserve"> presented to the user for thorough evaluation of the prototype to recognize its strengths and weaknesses such as what is to be added or removed. Comments and suggestions </w:t>
      </w:r>
      <w:r w:rsidR="001E0254">
        <w:t>will be</w:t>
      </w:r>
      <w:r w:rsidRPr="0060540A">
        <w:t xml:space="preserve"> collected from the users and provided to the developer.</w:t>
      </w:r>
    </w:p>
    <w:p w14:paraId="40BDEA28" w14:textId="77777777" w:rsidR="0060540A" w:rsidRDefault="0060540A" w:rsidP="0060540A">
      <w:pPr>
        <w:pStyle w:val="Heading3"/>
      </w:pPr>
      <w:bookmarkStart w:id="45" w:name="_Toc523157353"/>
      <w:r>
        <w:t>3.2.</w:t>
      </w:r>
      <w:r w:rsidRPr="0060540A">
        <w:t>5 Refining prototype:</w:t>
      </w:r>
      <w:bookmarkEnd w:id="45"/>
      <w:r w:rsidRPr="0060540A">
        <w:t> </w:t>
      </w:r>
    </w:p>
    <w:p w14:paraId="01F98078" w14:textId="0658ACBF" w:rsidR="0060540A" w:rsidRPr="0060540A" w:rsidRDefault="0060540A" w:rsidP="008B315A">
      <w:pPr>
        <w:ind w:firstLine="720"/>
      </w:pPr>
      <w:r w:rsidRPr="0060540A">
        <w:t xml:space="preserve">Once the user evaluates the prototype and if he is not satisfied, the current prototype </w:t>
      </w:r>
      <w:r w:rsidR="001E0254">
        <w:t>will be</w:t>
      </w:r>
      <w:r w:rsidRPr="0060540A">
        <w:t xml:space="preserve"> refined according to the requirements. That is, a new prototype is developed with the additional information provided by the user. The new prototype </w:t>
      </w:r>
      <w:r w:rsidR="001E0254">
        <w:t>will</w:t>
      </w:r>
      <w:r w:rsidRPr="0060540A">
        <w:t xml:space="preserve"> </w:t>
      </w:r>
      <w:r w:rsidR="001E0254" w:rsidRPr="0060540A">
        <w:t>be evaluated just</w:t>
      </w:r>
      <w:r w:rsidRPr="0060540A">
        <w:t xml:space="preserve"> like the previous prototype. This process continues until all the requirements specified by the user are met. Once the user is satisfied with the developed prototype, a final system is developed </w:t>
      </w:r>
      <w:r w:rsidR="001E0254" w:rsidRPr="0060540A">
        <w:t>based on</w:t>
      </w:r>
      <w:r w:rsidRPr="0060540A">
        <w:t xml:space="preserve"> the final prototype. </w:t>
      </w:r>
    </w:p>
    <w:p w14:paraId="0F1267F9" w14:textId="77777777" w:rsidR="0060540A" w:rsidRDefault="0060540A" w:rsidP="0060540A">
      <w:pPr>
        <w:pStyle w:val="Heading3"/>
      </w:pPr>
      <w:bookmarkStart w:id="46" w:name="_Toc523157354"/>
      <w:r>
        <w:t>3.2.</w:t>
      </w:r>
      <w:r w:rsidRPr="0060540A">
        <w:t>6 Engineer product:</w:t>
      </w:r>
      <w:bookmarkEnd w:id="46"/>
    </w:p>
    <w:p w14:paraId="087F87FA" w14:textId="77777777" w:rsidR="008B315A" w:rsidRDefault="0060540A" w:rsidP="0060540A">
      <w:r w:rsidRPr="0060540A">
        <w:rPr>
          <w:b/>
          <w:bCs/>
        </w:rPr>
        <w:t> </w:t>
      </w:r>
      <w:r w:rsidR="008B315A">
        <w:rPr>
          <w:b/>
          <w:bCs/>
        </w:rPr>
        <w:tab/>
      </w:r>
      <w:r w:rsidRPr="0060540A">
        <w:t xml:space="preserve">Once the requirements are completely met, the user accepts the final prototype. The final system </w:t>
      </w:r>
      <w:r w:rsidR="001E0254">
        <w:t>will be</w:t>
      </w:r>
      <w:r w:rsidRPr="0060540A">
        <w:t xml:space="preserve"> evaluated</w:t>
      </w:r>
      <w:r w:rsidR="001E0254">
        <w:t xml:space="preserve"> and tested</w:t>
      </w:r>
      <w:r w:rsidRPr="0060540A">
        <w:t xml:space="preserve"> thoroughly followed by the routine maintenance on regular basis for preventing large-scale failures and minimizing downtime.</w:t>
      </w:r>
    </w:p>
    <w:p w14:paraId="2D5BEB70" w14:textId="4B5B4C00" w:rsidR="001E0254" w:rsidRDefault="001E0254" w:rsidP="0060540A">
      <w:r>
        <w:rPr>
          <w:noProof/>
        </w:rPr>
        <w:drawing>
          <wp:inline distT="0" distB="0" distL="0" distR="0" wp14:anchorId="1A33DB72" wp14:editId="24BD613F">
            <wp:extent cx="4497572" cy="379603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97572" cy="3796030"/>
                    </a:xfrm>
                    <a:prstGeom prst="rect">
                      <a:avLst/>
                    </a:prstGeom>
                  </pic:spPr>
                </pic:pic>
              </a:graphicData>
            </a:graphic>
          </wp:inline>
        </w:drawing>
      </w:r>
    </w:p>
    <w:p w14:paraId="74EB1997" w14:textId="295569FB" w:rsidR="001E0254" w:rsidRPr="0060540A" w:rsidRDefault="001E0254" w:rsidP="001E0254">
      <w:pPr>
        <w:pStyle w:val="Heading4"/>
      </w:pPr>
      <w:bookmarkStart w:id="47" w:name="_Toc523139906"/>
      <w:r>
        <w:t>Figure 3.2: Steps in Prototyping methodology.</w:t>
      </w:r>
      <w:bookmarkEnd w:id="47"/>
    </w:p>
    <w:p w14:paraId="2EFE419D" w14:textId="03834486" w:rsidR="0060540A" w:rsidRDefault="0060540A" w:rsidP="00815680"/>
    <w:p w14:paraId="5DE86886" w14:textId="77777777" w:rsidR="00001AA9" w:rsidRPr="00815680" w:rsidRDefault="00001AA9" w:rsidP="00815680"/>
    <w:p w14:paraId="33267D6B" w14:textId="57656C88" w:rsidR="008973F1" w:rsidRDefault="008973F1" w:rsidP="008973F1">
      <w:pPr>
        <w:pStyle w:val="Heading2"/>
      </w:pPr>
      <w:bookmarkStart w:id="48" w:name="_Toc523157355"/>
      <w:r>
        <w:t>3.3 System Analysis</w:t>
      </w:r>
      <w:bookmarkEnd w:id="48"/>
    </w:p>
    <w:p w14:paraId="0CA65F54" w14:textId="6305A9A7" w:rsidR="001E0254" w:rsidRDefault="00F71B57" w:rsidP="008B315A">
      <w:pPr>
        <w:ind w:firstLine="720"/>
      </w:pPr>
      <w:r w:rsidRPr="00F71B57">
        <w:t>It is a process of collecting and interpreting facts, identifying the problems, and decomposition of a system into its components</w:t>
      </w:r>
      <w:r>
        <w:t xml:space="preserve"> </w:t>
      </w:r>
      <w:r>
        <w:fldChar w:fldCharType="begin"/>
      </w:r>
      <w:r w:rsidR="001B1C4E">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fldChar w:fldCharType="separate"/>
      </w:r>
      <w:r w:rsidR="001B1C4E" w:rsidRPr="001B1C4E">
        <w:rPr>
          <w:rFonts w:cs="Times New Roman"/>
        </w:rPr>
        <w:t>(tutorialspoint.com, n.d.-b)</w:t>
      </w:r>
      <w:r>
        <w:fldChar w:fldCharType="end"/>
      </w:r>
      <w:r>
        <w:t>. It refers to identifying the requirements of the system. The requirements include: Functional Requirements</w:t>
      </w:r>
      <w:r w:rsidR="006B5FEC">
        <w:t xml:space="preserve"> and </w:t>
      </w:r>
      <w:r>
        <w:t>Non-Functional Re</w:t>
      </w:r>
      <w:r w:rsidR="006B5FEC">
        <w:t>quirements.</w:t>
      </w:r>
      <w:r>
        <w:t xml:space="preserve"> </w:t>
      </w:r>
      <w:r w:rsidR="006B5FEC">
        <w:t xml:space="preserve">It also entails giving a system narrative or a walk through the system. </w:t>
      </w:r>
    </w:p>
    <w:p w14:paraId="5036D321" w14:textId="77777777" w:rsidR="00F767DF" w:rsidRDefault="00F767DF" w:rsidP="001E0254"/>
    <w:p w14:paraId="0FBA7013" w14:textId="3A0A7B55" w:rsidR="006B5FEC" w:rsidRDefault="006B5FEC" w:rsidP="006B5FEC">
      <w:pPr>
        <w:pStyle w:val="Heading3"/>
      </w:pPr>
      <w:bookmarkStart w:id="49" w:name="_Toc523157356"/>
      <w:r>
        <w:t>3.3.1 Functional Requirements.</w:t>
      </w:r>
      <w:bookmarkEnd w:id="49"/>
    </w:p>
    <w:p w14:paraId="5A765170" w14:textId="74EB792D" w:rsidR="002D25F0" w:rsidRDefault="006B5FEC" w:rsidP="002D25F0">
      <w:pPr>
        <w:ind w:firstLine="720"/>
        <w:rPr>
          <w:bCs/>
        </w:rPr>
      </w:pPr>
      <w:r w:rsidRPr="006B5FEC">
        <w:t>The official definition of ‘a functional requirement’ is that it essentially </w:t>
      </w:r>
      <w:r w:rsidRPr="002D25F0">
        <w:rPr>
          <w:bCs/>
        </w:rPr>
        <w:t>specifies something the system should do</w:t>
      </w:r>
      <w:r w:rsidR="008B315A">
        <w:rPr>
          <w:bCs/>
        </w:rPr>
        <w:t xml:space="preserve"> </w:t>
      </w:r>
      <w:r w:rsidR="008B315A">
        <w:rPr>
          <w:bCs/>
        </w:rPr>
        <w:fldChar w:fldCharType="begin"/>
      </w:r>
      <w:r w:rsidR="008B315A">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Pr>
          <w:bCs/>
        </w:rPr>
        <w:fldChar w:fldCharType="separate"/>
      </w:r>
      <w:r w:rsidR="008B315A" w:rsidRPr="008B315A">
        <w:rPr>
          <w:rFonts w:cs="Times New Roman"/>
          <w:szCs w:val="24"/>
        </w:rPr>
        <w:t>(“Functional Requirements vs Non Functional Requirements,” 2012)</w:t>
      </w:r>
      <w:r w:rsidR="008B315A">
        <w:rPr>
          <w:bCs/>
        </w:rPr>
        <w:fldChar w:fldCharType="end"/>
      </w:r>
      <w:r w:rsidR="008B315A">
        <w:rPr>
          <w:bCs/>
        </w:rPr>
        <w:t>.</w:t>
      </w:r>
      <w:r w:rsidRPr="006B5FEC">
        <w:rPr>
          <w:rFonts w:ascii="Open Sans" w:hAnsi="Open Sans"/>
          <w:color w:val="454545"/>
          <w:spacing w:val="15"/>
          <w:shd w:val="clear" w:color="auto" w:fill="FFFFFF"/>
        </w:rPr>
        <w:t xml:space="preserve"> </w:t>
      </w:r>
      <w:r w:rsidRPr="006B5FEC">
        <w:rPr>
          <w:bCs/>
        </w:rPr>
        <w:t>Typically, functional requirements will specify a behaviour or function</w:t>
      </w:r>
      <w:r w:rsidR="002D25F0">
        <w:rPr>
          <w:bCs/>
        </w:rPr>
        <w:t>.</w:t>
      </w:r>
    </w:p>
    <w:p w14:paraId="5ABD4CA8" w14:textId="4038B4A1" w:rsidR="006B5FEC" w:rsidRPr="002D25F0" w:rsidRDefault="002D25F0" w:rsidP="002D25F0">
      <w:pPr>
        <w:ind w:firstLine="720"/>
        <w:rPr>
          <w:bCs/>
        </w:rPr>
      </w:pPr>
      <w:r>
        <w:rPr>
          <w:bCs/>
        </w:rPr>
        <w:t>T</w:t>
      </w:r>
      <w:r w:rsidR="006B5FEC">
        <w:rPr>
          <w:bCs/>
        </w:rPr>
        <w:t xml:space="preserve">he Citizen-Politician Website will enable its users to: </w:t>
      </w:r>
      <w:r w:rsidR="007C4D5F" w:rsidRPr="002D25F0">
        <w:rPr>
          <w:bCs/>
        </w:rPr>
        <w:t xml:space="preserve">Create an account, Log </w:t>
      </w:r>
      <w:r w:rsidR="007C4D5F" w:rsidRPr="002D25F0">
        <w:rPr>
          <w:bCs/>
        </w:rPr>
        <w:lastRenderedPageBreak/>
        <w:t xml:space="preserve">into their account, </w:t>
      </w:r>
      <w:r w:rsidR="008925F2" w:rsidRPr="002D25F0">
        <w:rPr>
          <w:bCs/>
        </w:rPr>
        <w:t>d</w:t>
      </w:r>
      <w:r w:rsidR="007C4D5F" w:rsidRPr="002D25F0">
        <w:rPr>
          <w:bCs/>
        </w:rPr>
        <w:t xml:space="preserve">efine the type of account created, </w:t>
      </w:r>
      <w:r w:rsidR="006152E1" w:rsidRPr="002D25F0">
        <w:rPr>
          <w:bCs/>
        </w:rPr>
        <w:t>p</w:t>
      </w:r>
      <w:r w:rsidR="007C4D5F" w:rsidRPr="002D25F0">
        <w:rPr>
          <w:bCs/>
        </w:rPr>
        <w:t>ost a comment</w:t>
      </w:r>
      <w:r w:rsidR="006152E1" w:rsidRPr="002D25F0">
        <w:rPr>
          <w:bCs/>
        </w:rPr>
        <w:t>, achievement or critique</w:t>
      </w:r>
      <w:r w:rsidR="008925F2" w:rsidRPr="002D25F0">
        <w:rPr>
          <w:bCs/>
        </w:rPr>
        <w:t>,</w:t>
      </w:r>
      <w:r w:rsidR="006152E1" w:rsidRPr="002D25F0">
        <w:rPr>
          <w:bCs/>
        </w:rPr>
        <w:t xml:space="preserve"> modify their account information</w:t>
      </w:r>
      <w:r w:rsidR="008925F2" w:rsidRPr="002D25F0">
        <w:rPr>
          <w:bCs/>
        </w:rPr>
        <w:t xml:space="preserve"> and report a bug or problem</w:t>
      </w:r>
      <w:r w:rsidR="006152E1" w:rsidRPr="002D25F0">
        <w:rPr>
          <w:bCs/>
        </w:rPr>
        <w:t>.</w:t>
      </w:r>
      <w:r w:rsidR="006152E1">
        <w:rPr>
          <w:b/>
          <w:bCs/>
        </w:rPr>
        <w:t xml:space="preserve"> </w:t>
      </w:r>
      <w:r w:rsidR="006152E1">
        <w:rPr>
          <w:bCs/>
        </w:rPr>
        <w:t xml:space="preserve">The website will also be able to </w:t>
      </w:r>
      <w:r w:rsidR="006152E1" w:rsidRPr="002D25F0">
        <w:rPr>
          <w:bCs/>
        </w:rPr>
        <w:t>analyse the politicians and give each a percentage score based on comments, achievements or critiques.</w:t>
      </w:r>
      <w:r w:rsidR="006152E1">
        <w:rPr>
          <w:b/>
          <w:bCs/>
        </w:rPr>
        <w:t xml:space="preserve"> </w:t>
      </w:r>
      <w:r w:rsidR="008925F2" w:rsidRPr="008925F2">
        <w:rPr>
          <w:bCs/>
        </w:rPr>
        <w:t>Finally,</w:t>
      </w:r>
      <w:r w:rsidR="008925F2">
        <w:rPr>
          <w:bCs/>
        </w:rPr>
        <w:t xml:space="preserve"> the system will be able to show </w:t>
      </w:r>
      <w:r w:rsidR="008925F2" w:rsidRPr="002D25F0">
        <w:rPr>
          <w:bCs/>
        </w:rPr>
        <w:t>recently posted stories, politician information and own account information.</w:t>
      </w:r>
    </w:p>
    <w:p w14:paraId="7938A26C" w14:textId="77777777" w:rsidR="00F767DF" w:rsidRDefault="00F767DF" w:rsidP="006B5FEC">
      <w:pPr>
        <w:rPr>
          <w:b/>
          <w:bCs/>
        </w:rPr>
      </w:pPr>
    </w:p>
    <w:p w14:paraId="39200A30" w14:textId="4CFF94A2" w:rsidR="008925F2" w:rsidRDefault="008925F2" w:rsidP="008925F2">
      <w:pPr>
        <w:pStyle w:val="Heading3"/>
      </w:pPr>
      <w:bookmarkStart w:id="50" w:name="_Toc523157357"/>
      <w:r>
        <w:t>3.3.2 Non-Functional Requirements</w:t>
      </w:r>
      <w:bookmarkEnd w:id="50"/>
    </w:p>
    <w:p w14:paraId="49324E12" w14:textId="77777777" w:rsidR="008B315A" w:rsidRDefault="008925F2" w:rsidP="006D702E">
      <w:pPr>
        <w:ind w:firstLine="720"/>
      </w:pPr>
      <w:r>
        <w:rPr>
          <w:bCs/>
        </w:rPr>
        <w:t>These</w:t>
      </w:r>
      <w:r w:rsidRPr="008925F2">
        <w:rPr>
          <w:bCs/>
        </w:rPr>
        <w:t xml:space="preserve"> describe how the system works</w:t>
      </w:r>
      <w:r>
        <w:t>.</w:t>
      </w:r>
      <w:r w:rsidRPr="008925F2">
        <w:rPr>
          <w:rFonts w:ascii="Open Sans" w:hAnsi="Open Sans"/>
          <w:color w:val="454545"/>
          <w:spacing w:val="15"/>
          <w:shd w:val="clear" w:color="auto" w:fill="FFFFFF"/>
        </w:rPr>
        <w:t xml:space="preserve"> </w:t>
      </w:r>
      <w:r w:rsidRPr="008925F2">
        <w:t>The definition for a non-functional requirement is that it essentially specifies </w:t>
      </w:r>
      <w:r w:rsidRPr="008B315A">
        <w:rPr>
          <w:bCs/>
        </w:rPr>
        <w:t>how the system should behave</w:t>
      </w:r>
      <w:r w:rsidRPr="008925F2">
        <w:t> and that it is a constraint upon the systems behaviour</w:t>
      </w:r>
      <w:r>
        <w:t xml:space="preserve">. </w:t>
      </w:r>
      <w:r>
        <w:fldChar w:fldCharType="begin"/>
      </w:r>
      <w:r w:rsidR="008B315A">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fldChar w:fldCharType="separate"/>
      </w:r>
      <w:r w:rsidRPr="008925F2">
        <w:rPr>
          <w:rFonts w:cs="Times New Roman"/>
          <w:szCs w:val="24"/>
        </w:rPr>
        <w:t>(“Functional Requirements vs Non</w:t>
      </w:r>
      <w:r w:rsidR="002D25F0">
        <w:rPr>
          <w:rFonts w:cs="Times New Roman"/>
          <w:szCs w:val="24"/>
        </w:rPr>
        <w:t>-</w:t>
      </w:r>
      <w:r w:rsidRPr="008925F2">
        <w:rPr>
          <w:rFonts w:cs="Times New Roman"/>
          <w:szCs w:val="24"/>
        </w:rPr>
        <w:t>Functional Requirements,” 2012)</w:t>
      </w:r>
      <w:r>
        <w:fldChar w:fldCharType="end"/>
      </w:r>
      <w:r w:rsidRPr="008925F2">
        <w:t>. One could also think of non-functional requirements as quality attributes of a system.</w:t>
      </w:r>
      <w:r w:rsidR="00D3277B" w:rsidRPr="00D3277B">
        <w:rPr>
          <w:rFonts w:ascii="Open Sans" w:hAnsi="Open Sans"/>
          <w:color w:val="454545"/>
          <w:spacing w:val="15"/>
          <w:shd w:val="clear" w:color="auto" w:fill="FFFFFF"/>
        </w:rPr>
        <w:t xml:space="preserve"> </w:t>
      </w:r>
      <w:r w:rsidR="00D3277B" w:rsidRPr="00D3277B">
        <w:t>They specify criteria that judge the operation of a system, rather than specific behaviours</w:t>
      </w:r>
      <w:r w:rsidR="008F2355">
        <w:t>.</w:t>
      </w:r>
      <w:r w:rsidR="00D3277B" w:rsidRPr="00D3277B">
        <w:t xml:space="preserve"> </w:t>
      </w:r>
      <w:r w:rsidR="008F2355">
        <w:t>F</w:t>
      </w:r>
      <w:r w:rsidR="00D3277B" w:rsidRPr="00D3277B">
        <w:t>or example</w:t>
      </w:r>
      <w:r w:rsidR="00D3277B">
        <w:t xml:space="preserve">, the project website will have the following non-functional requirements: </w:t>
      </w:r>
    </w:p>
    <w:p w14:paraId="1F188EB7" w14:textId="51947350" w:rsidR="008B315A" w:rsidRDefault="00D3277B" w:rsidP="006D702E">
      <w:pPr>
        <w:ind w:firstLine="720"/>
      </w:pPr>
      <w:r w:rsidRPr="008B315A">
        <w:t>Availability</w:t>
      </w:r>
      <w:r w:rsidR="008B315A">
        <w:t>-</w:t>
      </w:r>
      <w:r w:rsidRPr="008B315A">
        <w:t xml:space="preserve"> System and database will be online</w:t>
      </w:r>
      <w:r w:rsidR="00A14A1F">
        <w:t xml:space="preserve"> on trustworthy servers that are always up and not prone to failure.</w:t>
      </w:r>
    </w:p>
    <w:p w14:paraId="1DDD6309" w14:textId="40086B14" w:rsidR="008B315A" w:rsidRDefault="00D3277B" w:rsidP="006D702E">
      <w:pPr>
        <w:ind w:firstLine="720"/>
      </w:pPr>
      <w:r w:rsidRPr="008B315A">
        <w:t>Portability</w:t>
      </w:r>
      <w:r w:rsidR="008B315A">
        <w:t>-</w:t>
      </w:r>
      <w:r w:rsidR="00A14A1F">
        <w:t xml:space="preserve"> Being a web application, the system will be accessible by users of all available platforms from Windows, Linux, Mac </w:t>
      </w:r>
      <w:r w:rsidR="006D702E">
        <w:t>if</w:t>
      </w:r>
      <w:r w:rsidR="00A14A1F">
        <w:t xml:space="preserve"> they have a browser.</w:t>
      </w:r>
    </w:p>
    <w:p w14:paraId="19F27697" w14:textId="53E03A46" w:rsidR="008B315A" w:rsidRDefault="00D3277B" w:rsidP="006D702E">
      <w:pPr>
        <w:ind w:firstLine="720"/>
      </w:pPr>
      <w:r w:rsidRPr="008B315A">
        <w:t>Operational</w:t>
      </w:r>
      <w:r w:rsidR="008B315A">
        <w:t>-</w:t>
      </w:r>
      <w:r w:rsidR="00A14A1F">
        <w:t xml:space="preserve"> The web application will be tailored to work efficiently and effectively on all available browsers and on all devices. This will be done using Bootstrap.</w:t>
      </w:r>
    </w:p>
    <w:p w14:paraId="6C8316EC" w14:textId="19639776" w:rsidR="008B315A" w:rsidRDefault="00D3277B" w:rsidP="006D702E">
      <w:pPr>
        <w:ind w:firstLine="720"/>
      </w:pPr>
      <w:r w:rsidRPr="008B315A">
        <w:t>Reliability</w:t>
      </w:r>
      <w:r w:rsidR="008B315A">
        <w:t>-</w:t>
      </w:r>
      <w:r w:rsidR="006D702E">
        <w:t xml:space="preserve"> The site will be developed to be reliable in terms of information provided. Information will be kept up to date by the Admins </w:t>
      </w:r>
      <w:r w:rsidR="00F35204">
        <w:t>to</w:t>
      </w:r>
      <w:r w:rsidR="006D702E">
        <w:t xml:space="preserve"> make the system reliable. Any problem or bug shall be fixed as soon as it is identified.  </w:t>
      </w:r>
    </w:p>
    <w:p w14:paraId="74DFDC4A" w14:textId="2360D24A" w:rsidR="008B315A" w:rsidRPr="008B315A" w:rsidRDefault="00D3277B" w:rsidP="006D702E">
      <w:pPr>
        <w:ind w:firstLine="720"/>
      </w:pPr>
      <w:r w:rsidRPr="008B315A">
        <w:t>Usability</w:t>
      </w:r>
      <w:r w:rsidR="008B315A">
        <w:t>-</w:t>
      </w:r>
      <w:r w:rsidR="006D702E">
        <w:t xml:space="preserve"> The system will be user friendly and easy to use. It will have a help page to help users navigate the site.</w:t>
      </w:r>
    </w:p>
    <w:p w14:paraId="2A171563" w14:textId="77777777" w:rsidR="00F767DF" w:rsidRDefault="00F767DF" w:rsidP="008925F2">
      <w:pPr>
        <w:rPr>
          <w:b/>
        </w:rPr>
      </w:pPr>
    </w:p>
    <w:p w14:paraId="1D10383F" w14:textId="33C27B80" w:rsidR="008F2355" w:rsidRDefault="008F2355" w:rsidP="008F2355">
      <w:pPr>
        <w:pStyle w:val="Heading3"/>
      </w:pPr>
      <w:bookmarkStart w:id="51" w:name="_Toc523157358"/>
      <w:r>
        <w:t>3.3.3 System Narrative</w:t>
      </w:r>
      <w:bookmarkEnd w:id="51"/>
    </w:p>
    <w:p w14:paraId="6B5F585E" w14:textId="77777777" w:rsidR="006D702E" w:rsidRDefault="008F2355" w:rsidP="006D702E">
      <w:pPr>
        <w:ind w:firstLine="720"/>
      </w:pPr>
      <w:r>
        <w:t>The Citizen-Politician Website will have a homepage. The homepage will be a page with a little bit of information about the system and hyperlinks for registering, login, and navigating to other pages like report a bug page</w:t>
      </w:r>
      <w:r w:rsidR="00AD6CFC">
        <w:t>,</w:t>
      </w:r>
      <w:r>
        <w:t xml:space="preserve"> ask a question page</w:t>
      </w:r>
      <w:r w:rsidR="00AD6CFC">
        <w:t xml:space="preserve"> or contact us page</w:t>
      </w:r>
      <w:r>
        <w:t xml:space="preserve">. A user will be allowed to login after successfully creating an account in the system. The user will then be redirected to the </w:t>
      </w:r>
      <w:r w:rsidR="00542C41">
        <w:t xml:space="preserve">start page. </w:t>
      </w:r>
    </w:p>
    <w:p w14:paraId="4F99CC04" w14:textId="77777777" w:rsidR="006D702E" w:rsidRDefault="00542C41" w:rsidP="006D702E">
      <w:pPr>
        <w:ind w:firstLine="720"/>
      </w:pPr>
      <w:r>
        <w:t>The start page will have</w:t>
      </w:r>
      <w:r w:rsidR="00AD6CFC">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Default="00AD6CFC" w:rsidP="006D702E">
      <w:pPr>
        <w:ind w:firstLine="720"/>
      </w:pPr>
      <w:r>
        <w:t>Another page will be my profile page which will have information about the current logged in user. There will also exist a settings page which will allow the user to select various settings like change profile details.</w:t>
      </w:r>
      <w:r w:rsidR="00AF5019">
        <w:t xml:space="preserve"> Information available about the politician will be personal, political or educational. </w:t>
      </w:r>
    </w:p>
    <w:p w14:paraId="0D3A3454" w14:textId="77777777" w:rsidR="006D702E" w:rsidRDefault="00AF5019" w:rsidP="006D702E">
      <w:pPr>
        <w:ind w:firstLine="720"/>
      </w:pPr>
      <w:r>
        <w:t xml:space="preserve">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w:t>
      </w:r>
    </w:p>
    <w:p w14:paraId="2D9AD974" w14:textId="629F1D76" w:rsidR="008F2355" w:rsidRDefault="00AF5019" w:rsidP="006D702E">
      <w:pPr>
        <w:ind w:firstLine="720"/>
      </w:pPr>
      <w:r>
        <w:t xml:space="preserve">All information available on the site will either come from </w:t>
      </w:r>
      <w:r>
        <w:lastRenderedPageBreak/>
        <w:t>the citizen’s module or the politician’s module but will have to be verified for accuracy by the admin module.</w:t>
      </w:r>
    </w:p>
    <w:p w14:paraId="42CF30ED" w14:textId="77777777" w:rsidR="00001AA9" w:rsidRPr="008F2355" w:rsidRDefault="00001AA9" w:rsidP="008F2355"/>
    <w:p w14:paraId="06B8AB5E" w14:textId="69018FD2" w:rsidR="008973F1" w:rsidRDefault="008973F1" w:rsidP="008973F1">
      <w:pPr>
        <w:pStyle w:val="Heading2"/>
      </w:pPr>
      <w:bookmarkStart w:id="52" w:name="_Toc523157359"/>
      <w:r>
        <w:t>3.4 System Design</w:t>
      </w:r>
      <w:bookmarkEnd w:id="52"/>
    </w:p>
    <w:p w14:paraId="6059B3B3" w14:textId="55E75E33" w:rsidR="00001AA9" w:rsidRDefault="00E86750" w:rsidP="006D702E">
      <w:pPr>
        <w:ind w:firstLine="720"/>
      </w:pPr>
      <w:r w:rsidRPr="00E86750">
        <w:t>System design is the process of defining the components, modules, interfaces and</w:t>
      </w:r>
      <w:r>
        <w:t xml:space="preserve"> </w:t>
      </w:r>
      <w:r w:rsidRPr="00E86750">
        <w:t>data for a system to satisfy specified requirements.</w:t>
      </w:r>
      <w:r>
        <w:fldChar w:fldCharType="begin"/>
      </w:r>
      <w:r>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fldChar w:fldCharType="separate"/>
      </w:r>
      <w:r w:rsidRPr="00E86750">
        <w:rPr>
          <w:rFonts w:cs="Times New Roman"/>
          <w:szCs w:val="24"/>
        </w:rPr>
        <w:t>(“System Design and Development,” 2013)</w:t>
      </w:r>
      <w:r>
        <w:fldChar w:fldCharType="end"/>
      </w:r>
      <w:r w:rsidR="006D5076">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Default="00001AA9" w:rsidP="00E86750"/>
    <w:p w14:paraId="1084B34C" w14:textId="1FA2E553" w:rsidR="00CA4F97" w:rsidRDefault="00CA4F97" w:rsidP="00CA4F97">
      <w:pPr>
        <w:pStyle w:val="Heading3"/>
      </w:pPr>
      <w:bookmarkStart w:id="53" w:name="_Toc523157360"/>
      <w:r>
        <w:t xml:space="preserve">3.4.1 </w:t>
      </w:r>
      <w:r w:rsidR="002E59F5">
        <w:t>Use Case Diagram</w:t>
      </w:r>
      <w:bookmarkEnd w:id="53"/>
    </w:p>
    <w:p w14:paraId="474465B6" w14:textId="193FC967" w:rsidR="00952DD2" w:rsidRDefault="00887117" w:rsidP="00B13360">
      <w:pPr>
        <w:ind w:firstLine="720"/>
      </w:pPr>
      <w:r>
        <w:t>A</w:t>
      </w:r>
      <w:r w:rsidR="002B216F" w:rsidRPr="002B216F">
        <w:t xml:space="preserve"> Use </w:t>
      </w:r>
      <w:r w:rsidR="002B216F" w:rsidRPr="00AC2093">
        <w:t>Case</w:t>
      </w:r>
      <w:r w:rsidR="002B216F" w:rsidRPr="00AC2093">
        <w:rPr>
          <w:b/>
        </w:rPr>
        <w:t xml:space="preserve"> </w:t>
      </w:r>
      <w:r w:rsidR="002B216F" w:rsidRPr="00B13360">
        <w:t>describes the interaction</w:t>
      </w:r>
      <w:r w:rsidR="00B13360">
        <w:t>,</w:t>
      </w:r>
      <w:r w:rsidR="002B216F" w:rsidRPr="00B13360">
        <w:t xml:space="preserve"> triggered by an external actor</w:t>
      </w:r>
      <w:r w:rsidR="00B13360">
        <w:t>,</w:t>
      </w:r>
      <w:r w:rsidR="002B216F" w:rsidRPr="00B13360">
        <w:t xml:space="preserve"> between</w:t>
      </w:r>
      <w:r w:rsidRPr="00B13360">
        <w:t xml:space="preserve"> </w:t>
      </w:r>
      <w:r w:rsidR="002B216F" w:rsidRPr="00B13360">
        <w:t>a system and its environment</w:t>
      </w:r>
      <w:r w:rsidRPr="00B13360">
        <w:t>.</w:t>
      </w:r>
      <w:r>
        <w:t xml:space="preserve"> </w:t>
      </w:r>
      <w:r w:rsidR="002B216F" w:rsidRPr="002B216F">
        <w:t xml:space="preserve">A Use Case </w:t>
      </w:r>
      <w:r w:rsidR="002B216F" w:rsidRPr="00B13360">
        <w:t>defines a goal-oriented set of interactions between external actors and the system under consideration</w:t>
      </w:r>
      <w:r w:rsidRPr="00B13360">
        <w:t>.</w:t>
      </w:r>
      <w:r>
        <w:t xml:space="preserve"> </w:t>
      </w:r>
      <w:r w:rsidR="002B216F">
        <w:fldChar w:fldCharType="begin"/>
      </w:r>
      <w:r w:rsidR="002B216F">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fldChar w:fldCharType="separate"/>
      </w:r>
      <w:r w:rsidR="002B216F" w:rsidRPr="002D25F0">
        <w:t>(</w:t>
      </w:r>
      <w:r w:rsidR="002B216F" w:rsidRPr="002B216F">
        <w:rPr>
          <w:rFonts w:cs="Times New Roman"/>
          <w:szCs w:val="24"/>
        </w:rPr>
        <w:t>“Mode</w:t>
      </w:r>
      <w:r w:rsidR="002B216F">
        <w:rPr>
          <w:rFonts w:cs="Times New Roman"/>
          <w:szCs w:val="24"/>
        </w:rPr>
        <w:t>l</w:t>
      </w:r>
      <w:r w:rsidR="002B216F" w:rsidRPr="002B216F">
        <w:rPr>
          <w:rFonts w:cs="Times New Roman"/>
          <w:szCs w:val="24"/>
        </w:rPr>
        <w:t>ling variability by UML use case diagrams,” n.d.)</w:t>
      </w:r>
      <w:r w:rsidR="002B216F">
        <w:fldChar w:fldCharType="end"/>
      </w:r>
      <w:r w:rsidR="002B216F">
        <w:t>.</w:t>
      </w:r>
      <w:r>
        <w:t xml:space="preserve"> </w:t>
      </w:r>
      <w:r w:rsidRPr="00887117">
        <w:t>The term actor is used to describe the person or system that has a goal against the system under discussion.</w:t>
      </w:r>
      <w:r>
        <w:t xml:space="preserve"> The use case diagram for the Citizen-Politician Website is as follows: </w:t>
      </w:r>
    </w:p>
    <w:p w14:paraId="75BE9C37" w14:textId="77777777" w:rsidR="00887117" w:rsidRPr="00952DD2" w:rsidRDefault="00887117" w:rsidP="00887117"/>
    <w:p w14:paraId="060373DE" w14:textId="40F54373" w:rsidR="002E59F5" w:rsidRDefault="002E59F5" w:rsidP="002E59F5">
      <w:pPr>
        <w:pStyle w:val="Heading3"/>
      </w:pPr>
      <w:bookmarkStart w:id="54" w:name="_Toc523157361"/>
      <w:r>
        <w:t>3.4.2 Data Flow Diagram</w:t>
      </w:r>
      <w:r w:rsidR="00C13554">
        <w:t xml:space="preserve"> (DFD)</w:t>
      </w:r>
      <w:bookmarkEnd w:id="54"/>
    </w:p>
    <w:p w14:paraId="27C5AAFB" w14:textId="34985328" w:rsidR="00887117" w:rsidRDefault="00C13554" w:rsidP="00B13360">
      <w:pPr>
        <w:ind w:firstLine="720"/>
      </w:pPr>
      <w:r w:rsidRPr="00C13554">
        <w:t>A D</w:t>
      </w:r>
      <w:r>
        <w:t xml:space="preserve">ata </w:t>
      </w:r>
      <w:r w:rsidRPr="00C13554">
        <w:t>F</w:t>
      </w:r>
      <w:r>
        <w:t xml:space="preserve">low </w:t>
      </w:r>
      <w:r w:rsidRPr="00C13554">
        <w:t>D</w:t>
      </w:r>
      <w:r>
        <w:t>iagram</w:t>
      </w:r>
      <w:r w:rsidRPr="00C13554">
        <w:t xml:space="preserve"> is defined as </w:t>
      </w:r>
      <w:r w:rsidRPr="00B13360">
        <w:t xml:space="preserve">a diagraph together with a binary relation, called the precedence relation </w:t>
      </w:r>
      <w:r>
        <w:fldChar w:fldCharType="begin"/>
      </w:r>
      <w:r>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fldChar w:fldCharType="separate"/>
      </w:r>
      <w:r w:rsidRPr="00C13554">
        <w:rPr>
          <w:rFonts w:cs="Times New Roman"/>
        </w:rPr>
        <w:t>(Tao &amp; Kung, 1991)</w:t>
      </w:r>
      <w:r>
        <w:fldChar w:fldCharType="end"/>
      </w:r>
      <w:r w:rsidRPr="00C13554">
        <w:t>.</w:t>
      </w:r>
      <w:r>
        <w:t xml:space="preserve"> It is </w:t>
      </w:r>
      <w:r w:rsidRPr="00C13554">
        <w:t>widely used to specify large complex software systems. A DFD is visual and informal, hence, easy to learn and use.</w:t>
      </w:r>
      <w:r w:rsidR="00AC2093">
        <w:t xml:space="preserve"> </w:t>
      </w:r>
      <w:r w:rsidR="00AC2093" w:rsidRPr="00AC2093">
        <w:t>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w:t>
      </w:r>
      <w:r w:rsidR="00AC2093">
        <w:t xml:space="preserve"> In other words, it is a diagram showing processes, external entities and data stores in a System and how data flows from one to another. The Data Flow Diagram for the Citizen-Politician Website is as follows:</w:t>
      </w:r>
    </w:p>
    <w:p w14:paraId="52BAF362" w14:textId="77777777" w:rsidR="00AC2093" w:rsidRPr="00887117" w:rsidRDefault="00AC2093" w:rsidP="00887117"/>
    <w:p w14:paraId="314E9E82" w14:textId="4F6137B8" w:rsidR="002E59F5" w:rsidRDefault="002E59F5" w:rsidP="002E59F5">
      <w:pPr>
        <w:pStyle w:val="Heading3"/>
      </w:pPr>
      <w:bookmarkStart w:id="55" w:name="_Toc523157362"/>
      <w:r>
        <w:t>3.4.3 Entity Relationship Diagram</w:t>
      </w:r>
      <w:r w:rsidR="00AC2093">
        <w:t xml:space="preserve"> (ERD)</w:t>
      </w:r>
      <w:bookmarkEnd w:id="55"/>
    </w:p>
    <w:p w14:paraId="500F02F5" w14:textId="3C2D3C74" w:rsidR="00AC2093" w:rsidRDefault="00AC2093" w:rsidP="00B13360">
      <w:pPr>
        <w:ind w:firstLine="720"/>
      </w:pPr>
      <w:r w:rsidRPr="00AC2093">
        <w:t>The Entity-Relationship Diagram (ERD) is a data model that represents the logical structure of the database</w:t>
      </w:r>
      <w:r>
        <w:t xml:space="preserve"> </w:t>
      </w:r>
      <w:r>
        <w:fldChar w:fldCharType="begin"/>
      </w:r>
      <w:r>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fldChar w:fldCharType="separate"/>
      </w:r>
      <w:r w:rsidRPr="00AC2093">
        <w:rPr>
          <w:rFonts w:cs="Times New Roman"/>
        </w:rPr>
        <w:t>(Rossi, n.d.)</w:t>
      </w:r>
      <w:r>
        <w:fldChar w:fldCharType="end"/>
      </w:r>
      <w:r>
        <w:t xml:space="preserve">. Its essential components are Entities, </w:t>
      </w:r>
      <w:r w:rsidR="004F2063">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77777777" w:rsidR="004F2063" w:rsidRPr="00AC2093" w:rsidRDefault="004F2063" w:rsidP="00AC2093"/>
    <w:p w14:paraId="624F3D72" w14:textId="5AE8380B" w:rsidR="002E59F5" w:rsidRDefault="002E59F5" w:rsidP="002E59F5">
      <w:pPr>
        <w:pStyle w:val="Heading3"/>
      </w:pPr>
      <w:bookmarkStart w:id="56" w:name="_Toc523157363"/>
      <w:r>
        <w:t>3.4.4 Database Schema</w:t>
      </w:r>
      <w:bookmarkEnd w:id="56"/>
    </w:p>
    <w:p w14:paraId="19BAEA6C" w14:textId="43197015" w:rsidR="004F2063" w:rsidRPr="004F2063" w:rsidRDefault="004F2063" w:rsidP="00B13360">
      <w:pPr>
        <w:ind w:firstLine="720"/>
      </w:pPr>
      <w:r w:rsidRPr="004F2063">
        <w:t>The term "database schema" can refer to a visual representation of a database, a set of rules that govern a database, or to the entire set of objects belonging to a particular user</w:t>
      </w:r>
      <w:r w:rsidR="001B1C4E">
        <w:t xml:space="preserve"> </w:t>
      </w:r>
      <w:r w:rsidR="001B1C4E">
        <w:fldChar w:fldCharType="begin"/>
      </w:r>
      <w:r w:rsidR="001B1C4E">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fldChar w:fldCharType="separate"/>
      </w:r>
      <w:r w:rsidR="001B1C4E" w:rsidRPr="001B1C4E">
        <w:rPr>
          <w:rFonts w:cs="Times New Roman"/>
          <w:szCs w:val="24"/>
        </w:rPr>
        <w:t>(“What is a Database Schema,” 2016)</w:t>
      </w:r>
      <w:r w:rsidR="001B1C4E">
        <w:fldChar w:fldCharType="end"/>
      </w:r>
      <w:r w:rsidRPr="004F2063">
        <w:t>.</w:t>
      </w:r>
      <w:r w:rsidR="001B1C4E">
        <w:t xml:space="preserve"> </w:t>
      </w:r>
      <w:r w:rsidR="001B1C4E" w:rsidRPr="001B1C4E">
        <w:t>A database schema represents the logical configuration of all or part of a relational database.</w:t>
      </w:r>
      <w:r w:rsidR="001B1C4E">
        <w:t xml:space="preserve"> </w:t>
      </w:r>
      <w:r w:rsidR="001B1C4E" w:rsidRPr="001B1C4E">
        <w:t>A database schema is the skeleton structure that represents the logical view of the entire database</w:t>
      </w:r>
      <w:r w:rsidR="001B1C4E">
        <w:t xml:space="preserve"> </w:t>
      </w:r>
      <w:r w:rsidR="001B1C4E">
        <w:fldChar w:fldCharType="begin"/>
      </w:r>
      <w:r w:rsidR="001B1C4E">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fldChar w:fldCharType="separate"/>
      </w:r>
      <w:r w:rsidR="001B1C4E" w:rsidRPr="001B1C4E">
        <w:rPr>
          <w:rFonts w:cs="Times New Roman"/>
        </w:rPr>
        <w:t>(tutorialspoint.com, n.d.-a)</w:t>
      </w:r>
      <w:r w:rsidR="001B1C4E">
        <w:fldChar w:fldCharType="end"/>
      </w:r>
      <w:r w:rsidR="001B1C4E" w:rsidRPr="001B1C4E">
        <w:t>.</w:t>
      </w:r>
      <w:r w:rsidR="001B1C4E">
        <w:t xml:space="preserve"> It shows the structure of the relations with their attributes in table format and the relationship between the tables. The database schema for the</w:t>
      </w:r>
      <w:r w:rsidR="00027376">
        <w:t xml:space="preserve"> Citizen-Politician Website is as follows:</w:t>
      </w:r>
    </w:p>
    <w:p w14:paraId="441603BB" w14:textId="77777777" w:rsidR="006D5076" w:rsidRPr="00E86750" w:rsidRDefault="006D5076" w:rsidP="00E86750"/>
    <w:p w14:paraId="7AB86714" w14:textId="7BF75323" w:rsidR="008973F1" w:rsidRDefault="008973F1" w:rsidP="008973F1">
      <w:pPr>
        <w:pStyle w:val="Heading2"/>
      </w:pPr>
      <w:bookmarkStart w:id="57" w:name="_Toc523157364"/>
      <w:r>
        <w:t>3.5 System Development Tools and Techniques</w:t>
      </w:r>
      <w:bookmarkEnd w:id="57"/>
    </w:p>
    <w:p w14:paraId="60C9264D" w14:textId="2A9EC6FB" w:rsidR="00A17680" w:rsidRDefault="00605D36" w:rsidP="00A17680">
      <w:pPr>
        <w:ind w:firstLine="720"/>
      </w:pPr>
      <w:r>
        <w:t>This refers to the actual tools used in develop the website. The tools to be used will be</w:t>
      </w:r>
      <w:r w:rsidR="00A17680">
        <w:t xml:space="preserve"> grouped into </w:t>
      </w:r>
      <w:r w:rsidR="002171D6">
        <w:t>5</w:t>
      </w:r>
      <w:r w:rsidR="00A17680">
        <w:t>: Web design tools, back-end development tools, database tools, software tools and online resources.</w:t>
      </w:r>
    </w:p>
    <w:p w14:paraId="12F3CAA2" w14:textId="09963B1B" w:rsidR="00A17680" w:rsidRDefault="00A17680" w:rsidP="00A17680">
      <w:pPr>
        <w:pStyle w:val="Heading3"/>
      </w:pPr>
      <w:bookmarkStart w:id="58" w:name="_Toc523157365"/>
      <w:r>
        <w:t>3.5.1 Web Design Tools</w:t>
      </w:r>
      <w:bookmarkEnd w:id="58"/>
    </w:p>
    <w:p w14:paraId="5E9C225A" w14:textId="3DE01358" w:rsidR="00A17680" w:rsidRDefault="00A17680" w:rsidP="002E50A8">
      <w:pPr>
        <w:ind w:firstLine="720"/>
      </w:pPr>
      <w:r>
        <w:t xml:space="preserve">The web design tools to create web pages will be </w:t>
      </w:r>
      <w:r w:rsidRPr="00A17680">
        <w:t>Hypertext Mark-up Language (HTML)</w:t>
      </w:r>
      <w:r>
        <w:t xml:space="preserve">, </w:t>
      </w:r>
      <w:r w:rsidRPr="00A17680">
        <w:t>Cascading Stylesheets (CSS)</w:t>
      </w:r>
      <w:r>
        <w:t xml:space="preserve"> and JavaScript (Ajax and jQuery).</w:t>
      </w:r>
      <w:r w:rsidR="00605D36">
        <w:t xml:space="preserve"> Hypertext Mark</w:t>
      </w:r>
      <w:r w:rsidR="00A22BF4">
        <w:t>-</w:t>
      </w:r>
      <w:r w:rsidR="00605D36">
        <w:t>up</w:t>
      </w:r>
      <w:r w:rsidR="00A22BF4">
        <w:t xml:space="preserve"> Language (HTML)</w:t>
      </w:r>
      <w:r>
        <w:t xml:space="preserve"> will be used</w:t>
      </w:r>
      <w:r w:rsidR="00A22BF4">
        <w:t xml:space="preserve"> </w:t>
      </w:r>
      <w:r>
        <w:t>to</w:t>
      </w:r>
      <w:r w:rsidR="00A22BF4">
        <w:t xml:space="preserve"> defin</w:t>
      </w:r>
      <w:r>
        <w:t>e</w:t>
      </w:r>
      <w:r w:rsidR="00A22BF4">
        <w:t xml:space="preserve"> the logical representation of elements on the different web pages</w:t>
      </w:r>
      <w:r>
        <w:t>.</w:t>
      </w:r>
      <w:r w:rsidR="00A22BF4">
        <w:t xml:space="preserve"> Cascading Stylesheets (CSS) </w:t>
      </w:r>
      <w:r>
        <w:t>will be used to</w:t>
      </w:r>
      <w:r w:rsidR="00A22BF4">
        <w:t xml:space="preserve"> defin</w:t>
      </w:r>
      <w:r>
        <w:t>e</w:t>
      </w:r>
      <w:r w:rsidR="00A22BF4">
        <w:t xml:space="preserve"> format of the web pages and their elements</w:t>
      </w:r>
      <w:r>
        <w:t>.</w:t>
      </w:r>
      <w:r w:rsidR="00A22BF4">
        <w:t xml:space="preserve"> JavaScript</w:t>
      </w:r>
      <w:r>
        <w:t xml:space="preserve"> will be used</w:t>
      </w:r>
      <w:r w:rsidR="00A22BF4">
        <w:t xml:space="preserve"> to create dynamic web pages with the help of Ajax and jQuery</w:t>
      </w:r>
      <w:r>
        <w:t xml:space="preserve">. </w:t>
      </w:r>
      <w:r w:rsidRPr="00A17680">
        <w:t>Bootstrap will also be employed to create web pages that change depending on size of screen thus looking good on any device.</w:t>
      </w:r>
      <w:r>
        <w:t xml:space="preserve"> These web design tools are essential for front end development of the web pages. This refers to the user interface and user experience.</w:t>
      </w:r>
    </w:p>
    <w:p w14:paraId="2E830DFE" w14:textId="7A254703" w:rsidR="00A17680" w:rsidRDefault="00A17680" w:rsidP="00A17680">
      <w:pPr>
        <w:pStyle w:val="Heading3"/>
      </w:pPr>
      <w:bookmarkStart w:id="59" w:name="_Toc523157366"/>
      <w:r>
        <w:t>3.5.2 Back End Development Tools</w:t>
      </w:r>
      <w:bookmarkEnd w:id="59"/>
    </w:p>
    <w:p w14:paraId="519D4D82" w14:textId="14FF1D7A" w:rsidR="00A17680" w:rsidRDefault="00A22BF4" w:rsidP="002E50A8">
      <w:pPr>
        <w:ind w:firstLine="720"/>
      </w:pPr>
      <w:r>
        <w:t>PHP will be the main backend language for the platform. PHP will help in processing of data to give information and will also enable communication with the database. A database is needed for storage of information.</w:t>
      </w:r>
      <w:r w:rsidR="00346981">
        <w:t xml:space="preserve"> </w:t>
      </w:r>
      <w:r w:rsidR="005F2F81">
        <w:t xml:space="preserve">Java may also be employed in the </w:t>
      </w:r>
      <w:r w:rsidR="00CD6425">
        <w:t xml:space="preserve">backend if a functionality is better implemented in Java than PHP due to constraints like security. </w:t>
      </w:r>
      <w:r w:rsidR="00A17680">
        <w:t>These two back end languages will enable data to be processed to give information that can be used in decision making.</w:t>
      </w:r>
    </w:p>
    <w:p w14:paraId="55C11994" w14:textId="71D9997B" w:rsidR="00A17680" w:rsidRDefault="00A17680" w:rsidP="00A17680">
      <w:pPr>
        <w:pStyle w:val="Heading3"/>
      </w:pPr>
      <w:bookmarkStart w:id="60" w:name="_Toc523157367"/>
      <w:r>
        <w:t>3.5.3 Database Tools</w:t>
      </w:r>
      <w:bookmarkEnd w:id="60"/>
    </w:p>
    <w:p w14:paraId="43E1F5A6" w14:textId="4F5DFC85" w:rsidR="00F35204" w:rsidRDefault="00F35204" w:rsidP="002E50A8">
      <w:pPr>
        <w:ind w:firstLine="720"/>
      </w:pPr>
      <w:r w:rsidRPr="00F35204">
        <w:t xml:space="preserve">The database will be a MySQL database which will be put on an online </w:t>
      </w:r>
      <w:r>
        <w:t>database</w:t>
      </w:r>
      <w:r w:rsidRPr="00F35204">
        <w:t xml:space="preserve"> for availability.</w:t>
      </w:r>
      <w:r>
        <w:t xml:space="preserve"> A database is essential for information storage after processing on the back end. The MySQL database will first be designed and tested on localhost</w:t>
      </w:r>
      <w:r w:rsidR="002E50A8">
        <w:t xml:space="preserve"> using Apache phpMyAdmin</w:t>
      </w:r>
      <w:r>
        <w:t xml:space="preserve"> before being deployed to an online database vendor.</w:t>
      </w:r>
    </w:p>
    <w:p w14:paraId="29644F42" w14:textId="5F683E38" w:rsidR="00F35204" w:rsidRPr="00F35204" w:rsidRDefault="00F35204" w:rsidP="00F35204">
      <w:pPr>
        <w:pStyle w:val="Heading3"/>
      </w:pPr>
      <w:bookmarkStart w:id="61" w:name="_Toc523157368"/>
      <w:r>
        <w:t>3.5.4 Software Tools</w:t>
      </w:r>
      <w:bookmarkEnd w:id="61"/>
    </w:p>
    <w:p w14:paraId="410406CA" w14:textId="7DB7DD98" w:rsidR="00F35204" w:rsidRDefault="00CD6425" w:rsidP="002E50A8">
      <w:pPr>
        <w:ind w:firstLine="720"/>
      </w:pPr>
      <w:r>
        <w:t>The software to be used in de</w:t>
      </w:r>
      <w:r w:rsidR="00D86755">
        <w:t>velopment</w:t>
      </w:r>
      <w:r>
        <w:t xml:space="preserve"> will be </w:t>
      </w:r>
      <w:r w:rsidR="00455D05">
        <w:t>Sublime Text for HTML,</w:t>
      </w:r>
      <w:r w:rsidR="00D86755">
        <w:t xml:space="preserve"> </w:t>
      </w:r>
      <w:r w:rsidR="00455D05">
        <w:t xml:space="preserve">CSS, </w:t>
      </w:r>
      <w:r w:rsidR="00455D05">
        <w:lastRenderedPageBreak/>
        <w:t>JavaScript</w:t>
      </w:r>
      <w:r w:rsidR="00F35204">
        <w:t xml:space="preserve"> (front end)</w:t>
      </w:r>
      <w:r w:rsidR="00455D05">
        <w:t xml:space="preserve"> and PHP</w:t>
      </w:r>
      <w:r w:rsidR="00F35204">
        <w:t xml:space="preserve"> (back end)</w:t>
      </w:r>
      <w:r w:rsidR="00455D05">
        <w:t xml:space="preserve"> and NetBeans for Java Servlets</w:t>
      </w:r>
      <w:r w:rsidR="00F35204">
        <w:t xml:space="preserve"> (back end)</w:t>
      </w:r>
      <w:r w:rsidR="00455D05">
        <w:t>.</w:t>
      </w:r>
      <w:r w:rsidR="00DE4102">
        <w:t xml:space="preserve"> Apache</w:t>
      </w:r>
      <w:r w:rsidR="002E50A8">
        <w:t xml:space="preserve"> </w:t>
      </w:r>
      <w:r w:rsidR="00D86755">
        <w:t>(</w:t>
      </w:r>
      <w:r w:rsidR="002E50A8">
        <w:t>phpMyAdmin</w:t>
      </w:r>
      <w:r w:rsidR="00D86755">
        <w:t xml:space="preserve">) </w:t>
      </w:r>
      <w:r w:rsidR="00DE4102">
        <w:t>will be used to develop</w:t>
      </w:r>
      <w:r w:rsidR="00D86755">
        <w:t xml:space="preserve"> the database </w:t>
      </w:r>
      <w:r w:rsidR="00DE4102">
        <w:t xml:space="preserve">on localhost after which </w:t>
      </w:r>
      <w:r w:rsidR="00F35204">
        <w:t>it</w:t>
      </w:r>
      <w:r w:rsidR="00D86755">
        <w:t xml:space="preserve"> will be deployed</w:t>
      </w:r>
      <w:r w:rsidR="00F35204">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Default="00F35204" w:rsidP="00F35204">
      <w:pPr>
        <w:pStyle w:val="Heading3"/>
      </w:pPr>
      <w:bookmarkStart w:id="62" w:name="_Toc523157369"/>
      <w:r>
        <w:t>3.5.5 Online Resources</w:t>
      </w:r>
      <w:bookmarkEnd w:id="62"/>
    </w:p>
    <w:p w14:paraId="54213AE8" w14:textId="6FA6112C" w:rsidR="00027376" w:rsidRPr="00027376" w:rsidRDefault="00F35204" w:rsidP="002E50A8">
      <w:pPr>
        <w:ind w:firstLine="720"/>
      </w:pPr>
      <w:r>
        <w:t>These are the online platforms that will aid in development or research in this project. Information</w:t>
      </w:r>
      <w:r w:rsidR="00381787">
        <w:t xml:space="preserve"> on coding</w:t>
      </w:r>
      <w:r>
        <w:t xml:space="preserve"> will be </w:t>
      </w:r>
      <w:r w:rsidR="00381787">
        <w:t>retrieved</w:t>
      </w:r>
      <w:r>
        <w:t xml:space="preserve"> from sites such as docs.Oracle, Php.net, StackOverflow and W3Schools</w:t>
      </w:r>
      <w:r w:rsidR="00381787">
        <w:t>. The project files will, after development and testing on localhost, be deployed on GitHub. This will enable it to be always available from any part of the world.</w:t>
      </w:r>
      <w:r w:rsidR="00E24AE4">
        <w:t xml:space="preserve"> GitHub will also be used for collaboration between ourselves since it is a version control system, thus enabling ease of development.</w:t>
      </w:r>
      <w:r w:rsidR="00381787">
        <w:t xml:space="preserve"> T</w:t>
      </w:r>
      <w:r w:rsidR="00D86755">
        <w:t>he database will be deployed on an online database vendor.</w:t>
      </w:r>
      <w:r w:rsidR="00381787">
        <w:t xml:space="preserve"> These online resources will enable ease of</w:t>
      </w:r>
      <w:r w:rsidR="002E50A8">
        <w:t xml:space="preserve"> development and</w:t>
      </w:r>
      <w:r w:rsidR="00381787">
        <w:t xml:space="preserve"> deployment of the system after development and testing.</w:t>
      </w:r>
    </w:p>
    <w:p w14:paraId="0CD7C2DD" w14:textId="5A3D5C7A" w:rsidR="008973F1" w:rsidRDefault="008973F1" w:rsidP="008973F1">
      <w:pPr>
        <w:pStyle w:val="Heading2"/>
      </w:pPr>
      <w:bookmarkStart w:id="63" w:name="_Toc523157370"/>
      <w:r>
        <w:t>3.6 Deliverables</w:t>
      </w:r>
      <w:bookmarkEnd w:id="63"/>
    </w:p>
    <w:p w14:paraId="5D1B1854" w14:textId="5EF7D308" w:rsidR="008729CA" w:rsidRDefault="00027376" w:rsidP="00027376">
      <w:r>
        <w:t xml:space="preserve">There shall be 3 deliverables for this project: </w:t>
      </w:r>
      <w:r w:rsidRPr="00F70899">
        <w:t>Citizen’s Module, Politician’s Module and an Admin Module.</w:t>
      </w:r>
    </w:p>
    <w:p w14:paraId="6467C188" w14:textId="3A347D56" w:rsidR="00F70899" w:rsidRDefault="00F70899" w:rsidP="00F70899">
      <w:pPr>
        <w:pStyle w:val="Heading3"/>
      </w:pPr>
      <w:bookmarkStart w:id="64" w:name="_Toc523157371"/>
      <w:r>
        <w:t>3.6.1 Admin Module</w:t>
      </w:r>
      <w:bookmarkEnd w:id="64"/>
    </w:p>
    <w:p w14:paraId="0AB919B9" w14:textId="6DE60052" w:rsidR="00F70899" w:rsidRPr="00F70899" w:rsidRDefault="00F70899" w:rsidP="002E50A8">
      <w:pPr>
        <w:ind w:firstLine="720"/>
      </w:pPr>
      <w:r w:rsidRPr="00F70899">
        <w:t>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terms and conditions of the site, view and reply to bug reports and respond to problems brought to light by the users.</w:t>
      </w:r>
    </w:p>
    <w:p w14:paraId="4D98A9DC" w14:textId="2BA74A38" w:rsidR="00F70899" w:rsidRDefault="00F70899" w:rsidP="00F70899">
      <w:pPr>
        <w:pStyle w:val="Heading3"/>
      </w:pPr>
      <w:bookmarkStart w:id="65" w:name="_Toc523157372"/>
      <w:r>
        <w:t>3.6.2 Politician’s Module</w:t>
      </w:r>
      <w:bookmarkEnd w:id="65"/>
    </w:p>
    <w:p w14:paraId="4BD706B5" w14:textId="6332A868" w:rsidR="00F70899" w:rsidRPr="00F70899" w:rsidRDefault="00F70899" w:rsidP="002E50A8">
      <w:pPr>
        <w:ind w:firstLine="720"/>
      </w:pPr>
      <w:r w:rsidRPr="00F70899">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F70899" w:rsidRDefault="00F70899" w:rsidP="00F70899">
      <w:pPr>
        <w:pStyle w:val="Heading3"/>
      </w:pPr>
      <w:bookmarkStart w:id="66" w:name="_Toc523157373"/>
      <w:r>
        <w:t>3.6.3 Citizen’s Module</w:t>
      </w:r>
      <w:bookmarkEnd w:id="66"/>
    </w:p>
    <w:p w14:paraId="3C04CAF8" w14:textId="2ED16FB1" w:rsidR="008973F1" w:rsidRDefault="00892831" w:rsidP="002E50A8">
      <w:pPr>
        <w:ind w:firstLine="720"/>
      </w:pPr>
      <w:r>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t>This account will be the main source of information about politicians. This is because the politicians are working for the citizens and citizens need to verify that the politicians are really doing their jobs.</w:t>
      </w:r>
      <w:r w:rsidR="008973F1">
        <w:br w:type="page"/>
      </w:r>
    </w:p>
    <w:p w14:paraId="261DAF29" w14:textId="4E873E84" w:rsidR="008973F1" w:rsidRDefault="008973F1" w:rsidP="008973F1">
      <w:pPr>
        <w:pStyle w:val="Heading1"/>
      </w:pPr>
      <w:bookmarkStart w:id="67" w:name="_Toc523157374"/>
      <w:r>
        <w:lastRenderedPageBreak/>
        <w:t>References</w:t>
      </w:r>
      <w:bookmarkEnd w:id="67"/>
    </w:p>
    <w:p w14:paraId="75E4F070" w14:textId="7666D68B" w:rsidR="008B315A" w:rsidRPr="008B315A" w:rsidRDefault="00027376" w:rsidP="008B315A">
      <w:pPr>
        <w:pStyle w:val="Bibliography"/>
        <w:rPr>
          <w:rFonts w:cs="Times New Roman"/>
        </w:rPr>
      </w:pPr>
      <w:r>
        <w:fldChar w:fldCharType="begin"/>
      </w:r>
      <w:r>
        <w:instrText xml:space="preserve"> ADDIN ZOTERO_BIBL {"uncited":[],"omitted":[],"custom":[]} CSL_BIBLIOGRAPHY </w:instrText>
      </w:r>
      <w:r>
        <w:fldChar w:fldCharType="separate"/>
      </w:r>
      <w:r w:rsidR="008B315A" w:rsidRPr="008B315A">
        <w:rPr>
          <w:rFonts w:cs="Times New Roman"/>
        </w:rPr>
        <w:t xml:space="preserve">Functional Requirements vs </w:t>
      </w:r>
      <w:r w:rsidR="006D702E" w:rsidRPr="008B315A">
        <w:rPr>
          <w:rFonts w:cs="Times New Roman"/>
        </w:rPr>
        <w:t>Non-Functional</w:t>
      </w:r>
      <w:r w:rsidR="008B315A" w:rsidRPr="008B315A">
        <w:rPr>
          <w:rFonts w:cs="Times New Roman"/>
        </w:rPr>
        <w:t xml:space="preserve"> Requirements. (2012, April 5). Retrieved August 26, 2018, from https://reqtest.com/requirements-blog/functional-vs-non-functional-requirements/</w:t>
      </w:r>
    </w:p>
    <w:p w14:paraId="6AE8FD88" w14:textId="14B4A363" w:rsidR="008B315A" w:rsidRPr="008B315A" w:rsidRDefault="006D702E" w:rsidP="008B315A">
      <w:pPr>
        <w:pStyle w:val="Bibliography"/>
        <w:rPr>
          <w:rFonts w:cs="Times New Roman"/>
        </w:rPr>
      </w:pPr>
      <w:r w:rsidRPr="008B315A">
        <w:rPr>
          <w:rFonts w:cs="Times New Roman"/>
        </w:rPr>
        <w:t>Modelling</w:t>
      </w:r>
      <w:r w:rsidR="008B315A" w:rsidRPr="008B315A">
        <w:rPr>
          <w:rFonts w:cs="Times New Roman"/>
        </w:rPr>
        <w:t xml:space="preserve"> variability by UML use case diagrams. (n.d.). Retrieved August 26, 2018, from http://scholar.googleusercontent.com/scholar?q=cache:gafd3pLXkDEJ:scholar.google.com/+use+case+diagram+definition&amp;hl=en&amp;as_sdt=0,5</w:t>
      </w:r>
    </w:p>
    <w:p w14:paraId="07534C8F" w14:textId="77777777" w:rsidR="008B315A" w:rsidRPr="008B315A" w:rsidRDefault="008B315A" w:rsidP="008B315A">
      <w:pPr>
        <w:pStyle w:val="Bibliography"/>
        <w:rPr>
          <w:rFonts w:cs="Times New Roman"/>
        </w:rPr>
      </w:pPr>
      <w:r w:rsidRPr="008B315A">
        <w:rPr>
          <w:rFonts w:cs="Times New Roman"/>
        </w:rPr>
        <w:t xml:space="preserve">Naumann, J. D., &amp; Jenkins, A. M. (1982). Prototyping: The New Paradigm for Systems Development. </w:t>
      </w:r>
      <w:r w:rsidRPr="008B315A">
        <w:rPr>
          <w:rFonts w:cs="Times New Roman"/>
          <w:i/>
          <w:iCs/>
        </w:rPr>
        <w:t>MIS Quarterly</w:t>
      </w:r>
      <w:r w:rsidRPr="008B315A">
        <w:rPr>
          <w:rFonts w:cs="Times New Roman"/>
        </w:rPr>
        <w:t xml:space="preserve">, </w:t>
      </w:r>
      <w:r w:rsidRPr="008B315A">
        <w:rPr>
          <w:rFonts w:cs="Times New Roman"/>
          <w:i/>
          <w:iCs/>
        </w:rPr>
        <w:t>6</w:t>
      </w:r>
      <w:r w:rsidRPr="008B315A">
        <w:rPr>
          <w:rFonts w:cs="Times New Roman"/>
        </w:rPr>
        <w:t>(3), 29–44. https://doi.org/10.2307/248654</w:t>
      </w:r>
    </w:p>
    <w:p w14:paraId="21ACD10F" w14:textId="77777777" w:rsidR="008B315A" w:rsidRPr="008B315A" w:rsidRDefault="008B315A" w:rsidP="008B315A">
      <w:pPr>
        <w:pStyle w:val="Bibliography"/>
        <w:rPr>
          <w:rFonts w:cs="Times New Roman"/>
        </w:rPr>
      </w:pPr>
      <w:r w:rsidRPr="008B315A">
        <w:rPr>
          <w:rFonts w:cs="Times New Roman"/>
        </w:rPr>
        <w:t>Rossi, B. (n.d.). Entity Relationship Diagram, 16.</w:t>
      </w:r>
    </w:p>
    <w:p w14:paraId="7DDCEE62" w14:textId="77777777" w:rsidR="008B315A" w:rsidRPr="008B315A" w:rsidRDefault="008B315A" w:rsidP="008B315A">
      <w:pPr>
        <w:pStyle w:val="Bibliography"/>
        <w:rPr>
          <w:rFonts w:cs="Times New Roman"/>
        </w:rPr>
      </w:pPr>
      <w:r w:rsidRPr="008B315A">
        <w:rPr>
          <w:rFonts w:cs="Times New Roman"/>
        </w:rPr>
        <w:t>Shafer, L., Press, Y., Scott, V., &amp; Bieman, J. M. (n.d.). McConnell, Steve. Rapid Development. Redmond WA: Microsoft Press. 1996., 2.</w:t>
      </w:r>
    </w:p>
    <w:p w14:paraId="1FB21FD0" w14:textId="77777777" w:rsidR="008B315A" w:rsidRPr="008B315A" w:rsidRDefault="008B315A" w:rsidP="008B315A">
      <w:pPr>
        <w:pStyle w:val="Bibliography"/>
        <w:rPr>
          <w:rFonts w:cs="Times New Roman"/>
        </w:rPr>
      </w:pPr>
      <w:r w:rsidRPr="008B315A">
        <w:rPr>
          <w:rFonts w:cs="Times New Roman"/>
        </w:rPr>
        <w:t>Software Development Methodologies. (n.d.). Retrieved August 26, 2018, from http://www.itinfo.am/eng/software-development-methodologies/</w:t>
      </w:r>
    </w:p>
    <w:p w14:paraId="0F7B2BEF" w14:textId="77777777" w:rsidR="008B315A" w:rsidRPr="008B315A" w:rsidRDefault="008B315A" w:rsidP="008B315A">
      <w:pPr>
        <w:pStyle w:val="Bibliography"/>
        <w:rPr>
          <w:rFonts w:cs="Times New Roman"/>
        </w:rPr>
      </w:pPr>
      <w:r w:rsidRPr="008B315A">
        <w:rPr>
          <w:rFonts w:cs="Times New Roman"/>
        </w:rPr>
        <w:t xml:space="preserve">System Design and Development. (2013). </w:t>
      </w:r>
      <w:r w:rsidRPr="008B315A">
        <w:rPr>
          <w:rFonts w:cs="Times New Roman"/>
          <w:i/>
          <w:iCs/>
        </w:rPr>
        <w:t>The MITRE Corporation</w:t>
      </w:r>
      <w:r w:rsidRPr="008B315A">
        <w:rPr>
          <w:rFonts w:cs="Times New Roman"/>
        </w:rPr>
        <w:t>. Retrieved from https://www.mitre.org/publications/systems-engineering-guide/se-lifecycle-building-blocks/system-design-and-development</w:t>
      </w:r>
    </w:p>
    <w:p w14:paraId="03511A3D" w14:textId="77777777" w:rsidR="008B315A" w:rsidRPr="008B315A" w:rsidRDefault="008B315A" w:rsidP="008B315A">
      <w:pPr>
        <w:pStyle w:val="Bibliography"/>
        <w:rPr>
          <w:rFonts w:cs="Times New Roman"/>
        </w:rPr>
      </w:pPr>
      <w:r w:rsidRPr="008B315A">
        <w:rPr>
          <w:rFonts w:cs="Times New Roman"/>
        </w:rPr>
        <w:t xml:space="preserve">Tao, Y., &amp; Kung, C. (1991). Formal definition and verification of data flow diagrams. </w:t>
      </w:r>
      <w:r w:rsidRPr="008B315A">
        <w:rPr>
          <w:rFonts w:cs="Times New Roman"/>
          <w:i/>
          <w:iCs/>
        </w:rPr>
        <w:t>Journal of Systems and Software</w:t>
      </w:r>
      <w:r w:rsidRPr="008B315A">
        <w:rPr>
          <w:rFonts w:cs="Times New Roman"/>
        </w:rPr>
        <w:t xml:space="preserve">, </w:t>
      </w:r>
      <w:r w:rsidRPr="008B315A">
        <w:rPr>
          <w:rFonts w:cs="Times New Roman"/>
          <w:i/>
          <w:iCs/>
        </w:rPr>
        <w:t>16</w:t>
      </w:r>
      <w:r w:rsidRPr="008B315A">
        <w:rPr>
          <w:rFonts w:cs="Times New Roman"/>
        </w:rPr>
        <w:t>(1), 29–36. https://doi.org/10.1016/0164-1212(91)90029-6</w:t>
      </w:r>
    </w:p>
    <w:p w14:paraId="5968424B" w14:textId="77777777" w:rsidR="008B315A" w:rsidRPr="008B315A" w:rsidRDefault="008B315A" w:rsidP="008B315A">
      <w:pPr>
        <w:pStyle w:val="Bibliography"/>
        <w:rPr>
          <w:rFonts w:cs="Times New Roman"/>
        </w:rPr>
      </w:pPr>
      <w:r w:rsidRPr="008B315A">
        <w:rPr>
          <w:rFonts w:cs="Times New Roman"/>
        </w:rPr>
        <w:t>tutorialspoint.com. (n.d.-a). DBMS Data Schemas. Retrieved August 27, 2018, from https://www.tutorialspoint.com/dbms/dbms_data_schemas.htm</w:t>
      </w:r>
    </w:p>
    <w:p w14:paraId="0FC41091" w14:textId="77777777" w:rsidR="008B315A" w:rsidRPr="008B315A" w:rsidRDefault="008B315A" w:rsidP="008B315A">
      <w:pPr>
        <w:pStyle w:val="Bibliography"/>
        <w:rPr>
          <w:rFonts w:cs="Times New Roman"/>
        </w:rPr>
      </w:pPr>
      <w:r w:rsidRPr="008B315A">
        <w:rPr>
          <w:rFonts w:cs="Times New Roman"/>
        </w:rPr>
        <w:t>tutorialspoint.com. (n.d.-b). System Analysis and Design Overview. Retrieved August 26, 2018, from https://www.tutorialspoint.com/system_analysis_and_design/system_analysis_and_design_overview.htm</w:t>
      </w:r>
    </w:p>
    <w:p w14:paraId="6FBC4292" w14:textId="45EA3D5C" w:rsidR="008B315A" w:rsidRPr="008B315A" w:rsidRDefault="008B315A" w:rsidP="008B315A">
      <w:pPr>
        <w:pStyle w:val="Bibliography"/>
        <w:rPr>
          <w:rFonts w:cs="Times New Roman"/>
        </w:rPr>
      </w:pPr>
      <w:r w:rsidRPr="008B315A">
        <w:rPr>
          <w:rFonts w:cs="Times New Roman"/>
        </w:rPr>
        <w:t xml:space="preserve">What is a Database </w:t>
      </w:r>
      <w:r w:rsidR="006D702E" w:rsidRPr="008B315A">
        <w:rPr>
          <w:rFonts w:cs="Times New Roman"/>
        </w:rPr>
        <w:t>Schema?</w:t>
      </w:r>
      <w:r w:rsidRPr="008B315A">
        <w:rPr>
          <w:rFonts w:cs="Times New Roman"/>
        </w:rPr>
        <w:t xml:space="preserve"> (2016, May 9). Retrieved August 27, 2018, from https://www.lucidchart.com/pages/database-diagram/database-schema</w:t>
      </w:r>
    </w:p>
    <w:p w14:paraId="35761CC7" w14:textId="2452C836" w:rsidR="00027376" w:rsidRPr="00027376" w:rsidRDefault="00027376" w:rsidP="00027376">
      <w:r>
        <w:fldChar w:fldCharType="end"/>
      </w:r>
    </w:p>
    <w:p w14:paraId="6EA8F226" w14:textId="6C3049DD" w:rsidR="008973F1" w:rsidRDefault="008973F1">
      <w:pPr>
        <w:spacing w:before="0" w:after="160" w:line="259" w:lineRule="auto"/>
      </w:pPr>
      <w:r>
        <w:br w:type="page"/>
      </w:r>
    </w:p>
    <w:p w14:paraId="138E8D9D" w14:textId="05F90B81" w:rsidR="008973F1" w:rsidRDefault="008973F1" w:rsidP="008973F1">
      <w:pPr>
        <w:pStyle w:val="Heading1"/>
      </w:pPr>
      <w:bookmarkStart w:id="68" w:name="_Toc523157375"/>
      <w:r>
        <w:lastRenderedPageBreak/>
        <w:t>Appendix</w:t>
      </w:r>
      <w:bookmarkEnd w:id="68"/>
    </w:p>
    <w:p w14:paraId="3E3AFF3F" w14:textId="6DE7298B" w:rsidR="00824E9C" w:rsidRDefault="00824E9C" w:rsidP="00824E9C">
      <w:pPr>
        <w:pStyle w:val="Heading2"/>
      </w:pPr>
      <w:bookmarkStart w:id="69" w:name="_Toc523157376"/>
      <w:r>
        <w:t>Appendix A: Gantt Chart</w:t>
      </w:r>
      <w:bookmarkEnd w:id="69"/>
    </w:p>
    <w:p w14:paraId="5831B281" w14:textId="77777777" w:rsidR="00824E9C" w:rsidRPr="00824E9C" w:rsidRDefault="00824E9C" w:rsidP="00824E9C"/>
    <w:sectPr w:rsidR="00824E9C" w:rsidRPr="00824E9C" w:rsidSect="00162639">
      <w:footerReference w:type="default" r:id="rId23"/>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2E50A8" w:rsidRDefault="002E50A8" w:rsidP="001873F7">
      <w:pPr>
        <w:spacing w:before="0" w:after="0" w:line="240" w:lineRule="auto"/>
      </w:pPr>
      <w:r>
        <w:separator/>
      </w:r>
    </w:p>
  </w:endnote>
  <w:endnote w:type="continuationSeparator" w:id="0">
    <w:p w14:paraId="0478F485" w14:textId="77777777" w:rsidR="002E50A8" w:rsidRDefault="002E50A8"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2E50A8" w:rsidRDefault="002E50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2E50A8" w:rsidRDefault="002E50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816673"/>
      <w:docPartObj>
        <w:docPartGallery w:val="Page Numbers (Bottom of Page)"/>
        <w:docPartUnique/>
      </w:docPartObj>
    </w:sdtPr>
    <w:sdtEndPr>
      <w:rPr>
        <w:noProof/>
      </w:rPr>
    </w:sdtEndPr>
    <w:sdtContent>
      <w:p w14:paraId="0110CB10" w14:textId="60B40565" w:rsidR="002E50A8" w:rsidRDefault="002E50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2E50A8" w:rsidRDefault="002E50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2E50A8" w:rsidRDefault="002E50A8" w:rsidP="001873F7">
      <w:pPr>
        <w:spacing w:before="0" w:after="0" w:line="240" w:lineRule="auto"/>
      </w:pPr>
      <w:r>
        <w:separator/>
      </w:r>
    </w:p>
  </w:footnote>
  <w:footnote w:type="continuationSeparator" w:id="0">
    <w:p w14:paraId="2F6906B2" w14:textId="77777777" w:rsidR="002E50A8" w:rsidRDefault="002E50A8"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1AA9"/>
    <w:rsid w:val="00022779"/>
    <w:rsid w:val="00027376"/>
    <w:rsid w:val="000E4846"/>
    <w:rsid w:val="00162639"/>
    <w:rsid w:val="001873F7"/>
    <w:rsid w:val="001B1C4E"/>
    <w:rsid w:val="001C17A6"/>
    <w:rsid w:val="001E0254"/>
    <w:rsid w:val="002171D6"/>
    <w:rsid w:val="00283789"/>
    <w:rsid w:val="002B216F"/>
    <w:rsid w:val="002D25F0"/>
    <w:rsid w:val="002E50A8"/>
    <w:rsid w:val="002E59F5"/>
    <w:rsid w:val="003020C3"/>
    <w:rsid w:val="003119BB"/>
    <w:rsid w:val="00346981"/>
    <w:rsid w:val="00381787"/>
    <w:rsid w:val="003A3AD6"/>
    <w:rsid w:val="003C25FE"/>
    <w:rsid w:val="003D10E6"/>
    <w:rsid w:val="003F2EFC"/>
    <w:rsid w:val="003F2F90"/>
    <w:rsid w:val="00455D05"/>
    <w:rsid w:val="004664BA"/>
    <w:rsid w:val="004732CC"/>
    <w:rsid w:val="00480D56"/>
    <w:rsid w:val="004F2063"/>
    <w:rsid w:val="0051203A"/>
    <w:rsid w:val="00542C41"/>
    <w:rsid w:val="005644A8"/>
    <w:rsid w:val="00567566"/>
    <w:rsid w:val="005B7CDE"/>
    <w:rsid w:val="005D5CB9"/>
    <w:rsid w:val="005E1D92"/>
    <w:rsid w:val="005F2F81"/>
    <w:rsid w:val="0060540A"/>
    <w:rsid w:val="00605D36"/>
    <w:rsid w:val="006152E1"/>
    <w:rsid w:val="00621510"/>
    <w:rsid w:val="006A23BE"/>
    <w:rsid w:val="006A7091"/>
    <w:rsid w:val="006B5FEC"/>
    <w:rsid w:val="006D5076"/>
    <w:rsid w:val="006D702E"/>
    <w:rsid w:val="00734535"/>
    <w:rsid w:val="007636BB"/>
    <w:rsid w:val="00766F9B"/>
    <w:rsid w:val="007B69CE"/>
    <w:rsid w:val="007C08B5"/>
    <w:rsid w:val="007C2151"/>
    <w:rsid w:val="007C36AF"/>
    <w:rsid w:val="007C4D5F"/>
    <w:rsid w:val="00801BCD"/>
    <w:rsid w:val="00812B22"/>
    <w:rsid w:val="00815680"/>
    <w:rsid w:val="00824E9C"/>
    <w:rsid w:val="008729CA"/>
    <w:rsid w:val="00887117"/>
    <w:rsid w:val="008925F2"/>
    <w:rsid w:val="00892831"/>
    <w:rsid w:val="008973F1"/>
    <w:rsid w:val="008B315A"/>
    <w:rsid w:val="008B3F75"/>
    <w:rsid w:val="008D7804"/>
    <w:rsid w:val="008F2355"/>
    <w:rsid w:val="008F5160"/>
    <w:rsid w:val="00927E8E"/>
    <w:rsid w:val="00952DD2"/>
    <w:rsid w:val="009B0891"/>
    <w:rsid w:val="009B658E"/>
    <w:rsid w:val="00A14A1F"/>
    <w:rsid w:val="00A17680"/>
    <w:rsid w:val="00A22BF4"/>
    <w:rsid w:val="00A30947"/>
    <w:rsid w:val="00A36AF8"/>
    <w:rsid w:val="00A445C3"/>
    <w:rsid w:val="00AC2093"/>
    <w:rsid w:val="00AD6CFC"/>
    <w:rsid w:val="00AF5019"/>
    <w:rsid w:val="00AF679A"/>
    <w:rsid w:val="00B111E3"/>
    <w:rsid w:val="00B13360"/>
    <w:rsid w:val="00BF1A14"/>
    <w:rsid w:val="00BF385D"/>
    <w:rsid w:val="00C06947"/>
    <w:rsid w:val="00C13554"/>
    <w:rsid w:val="00C47A06"/>
    <w:rsid w:val="00C55CA0"/>
    <w:rsid w:val="00C67A9D"/>
    <w:rsid w:val="00C827A9"/>
    <w:rsid w:val="00CA4F97"/>
    <w:rsid w:val="00CB137E"/>
    <w:rsid w:val="00CD6425"/>
    <w:rsid w:val="00D3277B"/>
    <w:rsid w:val="00D50251"/>
    <w:rsid w:val="00D5335F"/>
    <w:rsid w:val="00D7382F"/>
    <w:rsid w:val="00D84C4E"/>
    <w:rsid w:val="00D86755"/>
    <w:rsid w:val="00DC681D"/>
    <w:rsid w:val="00DE4102"/>
    <w:rsid w:val="00E23E6F"/>
    <w:rsid w:val="00E24AE4"/>
    <w:rsid w:val="00E86750"/>
    <w:rsid w:val="00EA6DD5"/>
    <w:rsid w:val="00F35204"/>
    <w:rsid w:val="00F55782"/>
    <w:rsid w:val="00F65052"/>
    <w:rsid w:val="00F70899"/>
    <w:rsid w:val="00F71B57"/>
    <w:rsid w:val="00F767DF"/>
    <w:rsid w:val="00FE06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F70899"/>
    <w:pPr>
      <w:keepNext/>
      <w:keepLines/>
      <w:spacing w:before="240" w:after="0"/>
      <w:jc w:val="center"/>
      <w:outlineLvl w:val="0"/>
    </w:pPr>
    <w:rPr>
      <w:rFonts w:ascii="Book Antiqua" w:eastAsiaTheme="majorEastAsia" w:hAnsi="Book Antiqua" w:cstheme="majorBidi"/>
      <w:b/>
      <w:sz w:val="28"/>
      <w:szCs w:val="32"/>
    </w:rPr>
  </w:style>
  <w:style w:type="paragraph" w:styleId="Heading2">
    <w:name w:val="heading 2"/>
    <w:basedOn w:val="Normal"/>
    <w:next w:val="Normal"/>
    <w:link w:val="Heading2Char"/>
    <w:autoRedefine/>
    <w:uiPriority w:val="9"/>
    <w:unhideWhenUsed/>
    <w:qFormat/>
    <w:rsid w:val="00F70899"/>
    <w:pPr>
      <w:keepNext/>
      <w:keepLines/>
      <w:spacing w:before="40" w:after="0"/>
      <w:outlineLvl w:val="1"/>
    </w:pPr>
    <w:rPr>
      <w:rFonts w:ascii="Book Antiqua" w:eastAsiaTheme="majorEastAsia" w:hAnsi="Book Antiqua" w:cstheme="majorBidi"/>
      <w:b/>
      <w:szCs w:val="26"/>
    </w:rPr>
  </w:style>
  <w:style w:type="paragraph" w:styleId="Heading3">
    <w:name w:val="heading 3"/>
    <w:basedOn w:val="Normal"/>
    <w:next w:val="Normal"/>
    <w:link w:val="Heading3Char"/>
    <w:autoRedefine/>
    <w:uiPriority w:val="9"/>
    <w:unhideWhenUsed/>
    <w:qFormat/>
    <w:rsid w:val="00F70899"/>
    <w:pPr>
      <w:keepNext/>
      <w:keepLines/>
      <w:spacing w:before="40" w:after="0"/>
      <w:outlineLvl w:val="2"/>
    </w:pPr>
    <w:rPr>
      <w:rFonts w:ascii="Book Antiqua" w:eastAsiaTheme="majorEastAsia" w:hAnsi="Book Antiqu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0899"/>
    <w:rPr>
      <w:rFonts w:ascii="Book Antiqua" w:eastAsiaTheme="majorEastAsia" w:hAnsi="Book Antiqua" w:cstheme="majorBidi"/>
      <w:b/>
      <w:sz w:val="28"/>
      <w:szCs w:val="32"/>
    </w:rPr>
  </w:style>
  <w:style w:type="character" w:customStyle="1" w:styleId="Heading2Char">
    <w:name w:val="Heading 2 Char"/>
    <w:basedOn w:val="DefaultParagraphFont"/>
    <w:link w:val="Heading2"/>
    <w:uiPriority w:val="9"/>
    <w:rsid w:val="00F70899"/>
    <w:rPr>
      <w:rFonts w:ascii="Book Antiqua" w:eastAsiaTheme="majorEastAsia" w:hAnsi="Book Antiqua" w:cstheme="majorBidi"/>
      <w:b/>
      <w:sz w:val="24"/>
      <w:szCs w:val="26"/>
    </w:rPr>
  </w:style>
  <w:style w:type="character" w:customStyle="1" w:styleId="Heading3Char">
    <w:name w:val="Heading 3 Char"/>
    <w:basedOn w:val="DefaultParagraphFont"/>
    <w:link w:val="Heading3"/>
    <w:uiPriority w:val="9"/>
    <w:rsid w:val="00F70899"/>
    <w:rPr>
      <w:rFonts w:ascii="Book Antiqua" w:eastAsiaTheme="majorEastAsia" w:hAnsi="Book Antiqua"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5206CC-816B-4DBD-B5CB-EFB501284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0</TotalTime>
  <Pages>32</Pages>
  <Words>8143</Words>
  <Characters>46420</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54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Kevin Kathendu</cp:lastModifiedBy>
  <cp:revision>27</cp:revision>
  <dcterms:created xsi:type="dcterms:W3CDTF">2018-08-21T13:45:00Z</dcterms:created>
  <dcterms:modified xsi:type="dcterms:W3CDTF">2018-08-27T15:20: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xL5QLU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